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7433536C" w:rsidR="00EC0DAE" w:rsidRPr="009303C7" w:rsidRDefault="00EC0DAE" w:rsidP="007552E1">
      <w:pPr>
        <w:spacing w:line="276" w:lineRule="auto"/>
        <w:jc w:val="center"/>
      </w:pPr>
      <w:r w:rsidRPr="007C2A70">
        <w:rPr>
          <w:b/>
          <w:sz w:val="44"/>
          <w:szCs w:val="44"/>
        </w:rPr>
        <w:t xml:space="preserve">Temperature affects </w:t>
      </w:r>
      <w:r w:rsidR="00153590">
        <w:rPr>
          <w:b/>
          <w:sz w:val="44"/>
          <w:szCs w:val="44"/>
        </w:rPr>
        <w:t xml:space="preserve">mammalian </w:t>
      </w:r>
      <w:r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24176D67" w14:textId="46040EB0" w:rsidR="00EC0DAE" w:rsidRDefault="00C17A7B" w:rsidP="00C17A7B">
      <w:pPr>
        <w:pStyle w:val="Heading1"/>
        <w:spacing w:line="276" w:lineRule="auto"/>
        <w:rPr>
          <w:b w:val="0"/>
          <w:bCs/>
          <w:i w:val="0"/>
          <w:iCs/>
        </w:rPr>
      </w:pPr>
      <w:r>
        <w:t xml:space="preserve">Key words: </w:t>
      </w:r>
      <w:r w:rsidRPr="009710CF">
        <w:rPr>
          <w:b w:val="0"/>
          <w:bCs/>
          <w:i w:val="0"/>
          <w:iCs/>
        </w:rPr>
        <w:t>Predator-prey interactions, temperature, climate change, habitat use, predation, Lycaon pictus, impala, dik-dik, behaviour, African wild dog</w:t>
      </w:r>
    </w:p>
    <w:p w14:paraId="24B443F1" w14:textId="7E1F0E3E" w:rsidR="00C17A7B" w:rsidRDefault="00C17A7B" w:rsidP="009710CF">
      <w:pPr>
        <w:spacing w:line="276" w:lineRule="auto"/>
      </w:pPr>
    </w:p>
    <w:p w14:paraId="78829FD8" w14:textId="100DC1E7" w:rsidR="00C17A7B" w:rsidRDefault="00C17A7B" w:rsidP="00C17A7B">
      <w:pPr>
        <w:pStyle w:val="Heading1"/>
        <w:spacing w:line="276" w:lineRule="auto"/>
        <w:rPr>
          <w:b w:val="0"/>
          <w:bCs/>
          <w:i w:val="0"/>
          <w:iCs/>
        </w:rPr>
      </w:pPr>
      <w:r>
        <w:t xml:space="preserve">Article type: </w:t>
      </w:r>
      <w:r>
        <w:rPr>
          <w:b w:val="0"/>
          <w:bCs/>
          <w:i w:val="0"/>
          <w:iCs/>
        </w:rPr>
        <w:t>Letters</w:t>
      </w:r>
    </w:p>
    <w:p w14:paraId="2A973051" w14:textId="3085EF46" w:rsidR="00C17A7B" w:rsidRDefault="00C17A7B" w:rsidP="00C17A7B">
      <w:pPr>
        <w:spacing w:line="276" w:lineRule="auto"/>
        <w:ind w:firstLine="0"/>
      </w:pPr>
    </w:p>
    <w:p w14:paraId="1D39215B" w14:textId="12971350"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149, Main text = </w:t>
      </w:r>
      <w:r w:rsidR="00B2744D">
        <w:t>5000</w:t>
      </w:r>
    </w:p>
    <w:p w14:paraId="19C4D08E" w14:textId="38DE8E68" w:rsidR="00C17A7B" w:rsidRDefault="00C17A7B" w:rsidP="00C17A7B">
      <w:pPr>
        <w:spacing w:line="276" w:lineRule="auto"/>
        <w:ind w:firstLine="0"/>
      </w:pPr>
    </w:p>
    <w:p w14:paraId="47084F83" w14:textId="4DFA1DC2" w:rsidR="00C17A7B" w:rsidRDefault="00C17A7B" w:rsidP="00C17A7B">
      <w:pPr>
        <w:spacing w:line="276" w:lineRule="auto"/>
        <w:ind w:firstLine="0"/>
      </w:pPr>
      <w:r w:rsidRPr="00B15CDB">
        <w:rPr>
          <w:b/>
          <w:bCs/>
          <w:i/>
          <w:iCs/>
        </w:rPr>
        <w:t xml:space="preserve">Number of </w:t>
      </w:r>
      <w:r w:rsidR="00C556F2">
        <w:rPr>
          <w:b/>
          <w:bCs/>
          <w:i/>
          <w:iCs/>
        </w:rPr>
        <w:t>r</w:t>
      </w:r>
      <w:r>
        <w:rPr>
          <w:b/>
          <w:bCs/>
          <w:i/>
          <w:iCs/>
        </w:rPr>
        <w:t>eferences</w:t>
      </w:r>
      <w:r w:rsidRPr="00B15CDB">
        <w:rPr>
          <w:b/>
          <w:bCs/>
          <w:i/>
          <w:iCs/>
        </w:rPr>
        <w:t xml:space="preserve">: </w:t>
      </w:r>
      <w:r w:rsidR="00C556F2">
        <w:t>49</w:t>
      </w:r>
    </w:p>
    <w:p w14:paraId="21CBC459" w14:textId="3E4E5ED0" w:rsidR="00C556F2" w:rsidRDefault="00C556F2" w:rsidP="00C17A7B">
      <w:pPr>
        <w:spacing w:line="276" w:lineRule="auto"/>
        <w:ind w:firstLine="0"/>
      </w:pPr>
    </w:p>
    <w:p w14:paraId="48D59939" w14:textId="75118FF5" w:rsidR="00C556F2" w:rsidRDefault="00C556F2" w:rsidP="00C556F2">
      <w:pPr>
        <w:spacing w:line="276" w:lineRule="auto"/>
        <w:ind w:firstLine="0"/>
      </w:pPr>
      <w:r w:rsidRPr="00B15CDB">
        <w:rPr>
          <w:b/>
          <w:bCs/>
          <w:i/>
          <w:iCs/>
        </w:rPr>
        <w:t xml:space="preserve">Number of </w:t>
      </w:r>
      <w:r>
        <w:rPr>
          <w:b/>
          <w:bCs/>
          <w:i/>
          <w:iCs/>
        </w:rPr>
        <w:t>figures, tables and text boxes</w:t>
      </w:r>
      <w:r w:rsidRPr="00B15CDB">
        <w:rPr>
          <w:b/>
          <w:bCs/>
          <w:i/>
          <w:iCs/>
        </w:rPr>
        <w:t xml:space="preserve">: </w:t>
      </w:r>
      <w:r>
        <w:t>6</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04F53AA2" w14:textId="25C7AD67" w:rsidR="00C556F2" w:rsidRDefault="00C556F2" w:rsidP="00C556F2">
      <w:pPr>
        <w:pStyle w:val="Heading1"/>
      </w:pPr>
      <w:r>
        <w:t>Data Accessibility Statement</w:t>
      </w:r>
    </w:p>
    <w:p w14:paraId="7DB7D0D5" w14:textId="3D2EEE2D" w:rsidR="00C556F2" w:rsidRPr="00C17A7B" w:rsidRDefault="00C556F2" w:rsidP="009710CF">
      <w:pPr>
        <w:spacing w:line="276" w:lineRule="auto"/>
        <w:ind w:firstLine="0"/>
      </w:pPr>
      <w:r>
        <w:t>Should the article be accepted</w:t>
      </w:r>
      <w:r w:rsidR="00B359D4">
        <w:t>,</w:t>
      </w:r>
      <w:r>
        <w:t xml:space="preserve"> the data will be deposited on Dryad and the DOI included at the end of the article</w:t>
      </w:r>
    </w:p>
    <w:p w14:paraId="033CF2CF" w14:textId="77777777" w:rsidR="00C17A7B" w:rsidRPr="00C17A7B" w:rsidRDefault="00C17A7B" w:rsidP="009710CF">
      <w:pPr>
        <w:spacing w:line="276" w:lineRule="auto"/>
      </w:pPr>
    </w:p>
    <w:p w14:paraId="6AE696E6" w14:textId="6D4C9FF1" w:rsidR="00445B7A" w:rsidRDefault="00C556F2" w:rsidP="00445B7A">
      <w:pPr>
        <w:pStyle w:val="Heading1"/>
      </w:pPr>
      <w:r>
        <w:t>Statement of Authorship</w:t>
      </w:r>
    </w:p>
    <w:p w14:paraId="43449571" w14:textId="70A7FB79" w:rsidR="00C17A7B" w:rsidRDefault="00445B7A" w:rsidP="00C17A7B">
      <w:pPr>
        <w:spacing w:line="276" w:lineRule="auto"/>
      </w:pPr>
      <w:r>
        <w:t>D. Rabaiotti</w:t>
      </w:r>
      <w:r w:rsidR="00B359D4">
        <w:t>,</w:t>
      </w:r>
      <w:r>
        <w:t xml:space="preserve"> </w:t>
      </w:r>
      <w:r w:rsidR="00B359D4">
        <w:t xml:space="preserve">Rosie Woodroffe and Adam Ford, </w:t>
      </w:r>
      <w:r>
        <w:t xml:space="preserve">designed the research questions. D. Rabaiotti organised the datasets, designed and carried out the final analyses and wrote the paper. Rosie Woodroffe </w:t>
      </w:r>
      <w:r w:rsidR="00B359D4">
        <w:t>oversaw data</w:t>
      </w:r>
      <w:r>
        <w:t xml:space="preserve"> collect</w:t>
      </w:r>
      <w:r w:rsidR="00B359D4">
        <w:t>ion on wild dogs</w:t>
      </w:r>
      <w:r>
        <w:t xml:space="preserve"> and contributed to the writing of the paper.</w:t>
      </w:r>
      <w:r w:rsidR="00C17A7B" w:rsidRPr="00C17A7B">
        <w:t xml:space="preserve"> </w:t>
      </w:r>
      <w:r w:rsidR="00C17A7B">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3E29E058" w14:textId="77777777" w:rsidR="00C17A7B" w:rsidRDefault="00C17A7B" w:rsidP="00C17A7B">
      <w:pPr>
        <w:spacing w:line="276" w:lineRule="auto"/>
      </w:pPr>
    </w:p>
    <w:p w14:paraId="31CCCA82" w14:textId="77674E3C" w:rsidR="00EC0DAE" w:rsidRDefault="00EC0DAE">
      <w:pPr>
        <w:spacing w:line="276" w:lineRule="auto"/>
      </w:pPr>
    </w:p>
    <w:p w14:paraId="298A2766" w14:textId="34163B03" w:rsidR="00B359D4" w:rsidRDefault="00B359D4">
      <w:pPr>
        <w:spacing w:line="276" w:lineRule="auto"/>
      </w:pPr>
    </w:p>
    <w:p w14:paraId="53E2BC74" w14:textId="77777777" w:rsidR="00B359D4" w:rsidRDefault="00B359D4" w:rsidP="009710CF">
      <w:pPr>
        <w:spacing w:line="276" w:lineRule="auto"/>
      </w:pPr>
    </w:p>
    <w:p w14:paraId="188198A6" w14:textId="77777777" w:rsidR="00EC0DAE" w:rsidRPr="007C2A70" w:rsidRDefault="00EC0DAE" w:rsidP="007C2A70">
      <w:pPr>
        <w:pStyle w:val="Heading1"/>
      </w:pPr>
      <w:r w:rsidRPr="007C2A70">
        <w:t>Abstract</w:t>
      </w:r>
    </w:p>
    <w:p w14:paraId="3EC9CD5B" w14:textId="70A9DE55" w:rsidR="00EC0DAE" w:rsidRPr="007C2A70" w:rsidRDefault="00B359D4" w:rsidP="007C2A70">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 xml:space="preserve">attack speed, </w:t>
      </w:r>
      <w:r w:rsidR="0045127E">
        <w:t>prey</w:t>
      </w:r>
      <w:r w:rsidR="0045127E" w:rsidRPr="007C2A70">
        <w:t xml:space="preserve"> escape speed</w:t>
      </w:r>
      <w:r w:rsidR="0045127E">
        <w:t>,</w:t>
      </w:r>
      <w:r w:rsidR="0045127E" w:rsidRPr="007C2A70">
        <w:t xml:space="preserve"> </w:t>
      </w:r>
      <w:r w:rsidR="00EC0DAE" w:rsidRPr="007C2A70">
        <w:t xml:space="preserve">and the daily activity rhythms of both.  </w:t>
      </w:r>
      <w:r w:rsidR="00304402">
        <w:t xml:space="preserve">Although it is widely assumed that </w:t>
      </w:r>
      <w:r w:rsidR="00304402" w:rsidRPr="007C2A70">
        <w:t>climate change will not affect interactions between endothermic predators and prey</w:t>
      </w:r>
      <w:r w:rsidR="00304402">
        <w:t xml:space="preserve">, </w:t>
      </w:r>
      <w:r w:rsidR="00E14829">
        <w:t>chases generate metabolic heat</w:t>
      </w:r>
      <w:r w:rsidR="00304402">
        <w:t>, which</w:t>
      </w:r>
      <w:r w:rsidR="00DC64C3">
        <w:t xml:space="preserve"> larger-bodied endotherms </w:t>
      </w:r>
      <w:r w:rsidR="00304402">
        <w:t>may be</w:t>
      </w:r>
      <w:r w:rsidR="00DC64C3">
        <w:t xml:space="preserve"> less able to</w:t>
      </w:r>
      <w:r w:rsidR="00E14829">
        <w:t xml:space="preserve"> dissipate</w:t>
      </w:r>
      <w:r w:rsidR="00DC64C3">
        <w:t xml:space="preserve">, </w:t>
      </w:r>
      <w:r w:rsidR="00304402">
        <w:t>causing them to</w:t>
      </w:r>
      <w:r w:rsidR="00DC64C3">
        <w:t xml:space="preserve"> move more slowly at high ambient temperatures</w:t>
      </w:r>
      <w:r w:rsidR="00E14829">
        <w:t xml:space="preserve">. We therefore </w:t>
      </w:r>
      <w:r w:rsidR="00EC0DAE" w:rsidRPr="007C2A70">
        <w:t xml:space="preserve">predicted that, </w:t>
      </w:r>
      <w:r w:rsidR="00DC64C3">
        <w:t>in hot weather</w:t>
      </w:r>
      <w:r w:rsidR="00EC0DAE" w:rsidRPr="007C2A70">
        <w:t xml:space="preserve">, </w:t>
      </w:r>
      <w:r w:rsidR="002642BE">
        <w:t xml:space="preserve">40kg </w:t>
      </w:r>
      <w:r w:rsidR="002642BE" w:rsidRPr="007C2A70">
        <w:t>impala, (</w:t>
      </w:r>
      <w:r w:rsidR="002642BE" w:rsidRPr="007C2A70">
        <w:rPr>
          <w:i/>
          <w:iCs/>
        </w:rPr>
        <w:t>Aepyceros melampus</w:t>
      </w:r>
      <w:r w:rsidR="002642BE" w:rsidRPr="007C2A70">
        <w:t>)</w:t>
      </w:r>
      <w:r w:rsidR="002642BE">
        <w:t xml:space="preserve"> would be more vulnerable than 5kg </w:t>
      </w:r>
      <w:proofErr w:type="spellStart"/>
      <w:r w:rsidR="002642BE">
        <w:t>dikdiks</w:t>
      </w:r>
      <w:proofErr w:type="spellEnd"/>
      <w:r w:rsidR="002642BE" w:rsidRPr="007C2A70">
        <w:t xml:space="preserve"> (</w:t>
      </w:r>
      <w:proofErr w:type="spellStart"/>
      <w:r w:rsidR="002642BE" w:rsidRPr="007C2A70">
        <w:rPr>
          <w:i/>
          <w:iCs/>
        </w:rPr>
        <w:t>Madoqua</w:t>
      </w:r>
      <w:proofErr w:type="spellEnd"/>
      <w:r w:rsidR="002642BE" w:rsidRPr="007C2A70">
        <w:rPr>
          <w:i/>
          <w:iCs/>
        </w:rPr>
        <w:t xml:space="preserve"> </w:t>
      </w:r>
      <w:proofErr w:type="spellStart"/>
      <w:r w:rsidR="002642BE" w:rsidRPr="007C2A70">
        <w:rPr>
          <w:i/>
          <w:iCs/>
        </w:rPr>
        <w:t>guentheri</w:t>
      </w:r>
      <w:proofErr w:type="spellEnd"/>
      <w:r w:rsidR="002642BE" w:rsidRPr="007C2A70">
        <w:t>)</w:t>
      </w:r>
      <w:r w:rsidR="002642BE">
        <w:t xml:space="preserve"> to predation by </w:t>
      </w:r>
      <w:r w:rsidR="00DC64C3">
        <w:t xml:space="preserve">23kg </w:t>
      </w:r>
      <w:r w:rsidR="00EC0DAE" w:rsidRPr="007C2A70">
        <w:t>African wild dogs (</w:t>
      </w:r>
      <w:r w:rsidR="00EC0DAE" w:rsidRPr="007C2A70">
        <w:rPr>
          <w:i/>
          <w:iCs/>
        </w:rPr>
        <w:t>Lycaon pictus</w:t>
      </w:r>
      <w:r w:rsidR="00EC0DAE" w:rsidRPr="007C2A70">
        <w:t>)</w:t>
      </w:r>
      <w:r w:rsidR="002642BE">
        <w:t>.</w:t>
      </w:r>
      <w:r w:rsidR="00EC0DAE" w:rsidRPr="007C2A70">
        <w:t xml:space="preserve"> In contrast with </w:t>
      </w:r>
      <w:r w:rsidR="00E14829" w:rsidRPr="007C2A70">
        <w:t>th</w:t>
      </w:r>
      <w:r w:rsidR="00E14829">
        <w:t>is</w:t>
      </w:r>
      <w:r w:rsidR="00E14829" w:rsidRPr="007C2A70">
        <w:t xml:space="preserve"> </w:t>
      </w:r>
      <w:r w:rsidR="00EC0DAE" w:rsidRPr="007C2A70">
        <w:t xml:space="preserve">prediction, we found fewer wild dog scats </w:t>
      </w:r>
      <w:r w:rsidR="00E14829" w:rsidRPr="007C2A70">
        <w:t>contain</w:t>
      </w:r>
      <w:r w:rsidR="00E14829">
        <w:t>ing</w:t>
      </w:r>
      <w:r w:rsidR="00E14829" w:rsidRPr="007C2A70">
        <w:t xml:space="preserve"> </w:t>
      </w:r>
      <w:r w:rsidR="00EC0DAE" w:rsidRPr="007C2A70">
        <w:t xml:space="preserve">impala </w:t>
      </w:r>
      <w:r w:rsidR="00E14829">
        <w:t xml:space="preserve">remains </w:t>
      </w:r>
      <w:r w:rsidR="00EC0DAE" w:rsidRPr="007C2A70">
        <w:t xml:space="preserve">when 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Our findings </w:t>
      </w:r>
      <w:r w:rsidR="00112E61">
        <w:t>show</w:t>
      </w:r>
      <w:r w:rsidR="00EC0DAE" w:rsidRPr="007C2A70">
        <w:t xml:space="preserve"> that</w:t>
      </w:r>
      <w:r w:rsidR="00112E61">
        <w:t xml:space="preserve"> weather </w:t>
      </w:r>
      <w:r w:rsidR="0045127E">
        <w:t xml:space="preserve">can </w:t>
      </w:r>
      <w:r w:rsidR="00112E61">
        <w:t>influence predator-prey interactions</w:t>
      </w:r>
      <w:r w:rsidR="0045127E">
        <w:t xml:space="preserve"> among endotherms</w:t>
      </w:r>
      <w:r w:rsidR="00EC0DAE" w:rsidRPr="007C2A70">
        <w:t>.</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3A17C73C"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p>
    <w:p w14:paraId="012659CF" w14:textId="0E55A61D" w:rsidR="00741D5D" w:rsidRDefault="00CA1BB8" w:rsidP="007C2A70">
      <w:r>
        <w:t>I</w:t>
      </w:r>
      <w:r w:rsidR="00EC0DAE" w:rsidRPr="007C2A70">
        <w:t>ndividual behaviour</w:t>
      </w:r>
      <w:r>
        <w:t>al shifts</w:t>
      </w:r>
      <w:r w:rsidR="00EC0DAE" w:rsidRPr="007C2A70">
        <w:t xml:space="preserve"> can drive climate impacts on species interactions. For example, rising ambient temperatures may allow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 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 </w:instrText>
      </w:r>
      <w:r w:rsidR="00EC0DAE"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7629E76"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temperature</w:t>
      </w:r>
      <w:r w:rsidR="00D816B5">
        <w:t>s</w:t>
      </w:r>
      <w:r w:rsidR="00EC0DAE" w:rsidRPr="007C2A70">
        <w:t xml:space="preserve">, because the low surface-area-to-volume ratios of large animals may make it difficult to dissipat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Hence, with respect to the outcome of predator-prey interactions, high ambient temperatures might favour (1) endothermic prey that are smaller than their endothermic predators; </w:t>
      </w:r>
      <w:r w:rsidR="00C92968">
        <w:t>or</w:t>
      </w:r>
      <w:r w:rsidR="00EC0DAE" w:rsidRPr="007C2A70">
        <w:t xml:space="preserve"> (2) endothermic predators that are smaller than </w:t>
      </w:r>
      <w:r w:rsidR="00EC0DAE" w:rsidRPr="007C2A70">
        <w:lastRenderedPageBreak/>
        <w:t xml:space="preserve">their endothermic prey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EC0DAE" w:rsidRPr="007C2A70">
        <w:t>, and these effects might therefore be sensitive to changes in ambient temperature.</w:t>
      </w:r>
    </w:p>
    <w:p w14:paraId="3F0B86F6" w14:textId="71B31976"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e </w:t>
      </w:r>
      <w:r w:rsidR="00EC0DAE" w:rsidRPr="007C2A70">
        <w:t xml:space="preserve">quantified the relative importance of </w:t>
      </w:r>
      <w:r>
        <w:t xml:space="preserve">temperature and body size as mechanisms that </w:t>
      </w:r>
      <w:r w:rsidR="00852139">
        <w:t xml:space="preserve">shape the outcome of species interactions. Specifically, </w:t>
      </w:r>
      <w:r w:rsidR="00E70875">
        <w:t xml:space="preserve">we examined how ambient temperature affects </w:t>
      </w:r>
      <w:r w:rsidR="00852139">
        <w:t xml:space="preserve">the </w:t>
      </w:r>
      <w:r w:rsidR="00E70875">
        <w:t xml:space="preserve">movement of </w:t>
      </w:r>
      <w:r w:rsidR="00852139">
        <w:t xml:space="preserve">small-bodied (~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the larger-</w:t>
      </w:r>
      <w:proofErr w:type="gramStart"/>
      <w:r w:rsidR="00852139">
        <w:t>bodied</w:t>
      </w:r>
      <w:r w:rsidR="00E70875">
        <w:t>(</w:t>
      </w:r>
      <w:proofErr w:type="gramEnd"/>
      <w:r w:rsidR="00E70875">
        <w:t xml:space="preserve">~40kg) </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 the African wild dog (</w:t>
      </w:r>
      <w:r w:rsidR="00EC0DAE" w:rsidRPr="007C2A70">
        <w:rPr>
          <w:i/>
          <w:iCs/>
        </w:rPr>
        <w:t>Lycaon pictus</w:t>
      </w:r>
      <w:r w:rsidR="00EC0DAE" w:rsidRPr="007C2A70">
        <w:t xml:space="preserve">). At our study site, impala and </w:t>
      </w:r>
      <w:r w:rsidR="0001182F">
        <w:t>dikdik</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EC0DAE" w:rsidRPr="007C2A70">
        <w:t xml:space="preserve">. </w:t>
      </w:r>
    </w:p>
    <w:p w14:paraId="38455B51" w14:textId="09425C70"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a scenario in which animals reduced their activity during daytime, when ambient temperatures </w:t>
      </w:r>
      <w:r w:rsidR="00174B22">
        <w:t xml:space="preserve">are </w:t>
      </w:r>
      <w:r w:rsidRPr="007C2A70">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2BD4C063" w:rsidR="00EC0DAE" w:rsidRPr="007C2A70" w:rsidRDefault="00EC0DAE" w:rsidP="007C2A70">
      <w:r w:rsidRPr="007C2A70">
        <w:lastRenderedPageBreak/>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1BE54E3D" w:rsidR="00EC0DAE" w:rsidRPr="007C2A70" w:rsidRDefault="00EC0DAE" w:rsidP="007C2A70">
      <w:r w:rsidRPr="007C2A70">
        <w:t>Third, we quantified whether habitat selection might be affected by ambient temperatures, with consequences for predation. Many large mammals select shade in hot</w:t>
      </w:r>
      <w:r w:rsidR="00A42DBB">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51E0F068" w:rsidR="00EC0DAE" w:rsidRPr="007C2A70" w:rsidRDefault="00EC0DAE" w:rsidP="007C2A70">
      <w:r w:rsidRPr="007C2A70">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chases, wild dogs would overheat more slowly than larger-bodied prey, leading to shorter </w:t>
      </w:r>
      <w:r w:rsidR="001F461A">
        <w:t xml:space="preserve">and more </w:t>
      </w:r>
      <w:r w:rsidRPr="007C2A70">
        <w:t>successful chases at high ambient temperatures</w:t>
      </w:r>
      <w:r w:rsidR="001F461A">
        <w:t>. L</w:t>
      </w:r>
      <w:r w:rsidRPr="007C2A70">
        <w:t xml:space="preserve">arger </w:t>
      </w:r>
      <w:r w:rsidR="001F461A">
        <w:t xml:space="preserve">prey </w:t>
      </w:r>
      <w:r w:rsidRPr="007C2A70">
        <w:t>species hav</w:t>
      </w:r>
      <w:r w:rsidR="001F461A">
        <w:t>e</w:t>
      </w:r>
      <w:r w:rsidRPr="007C2A70">
        <w:t xml:space="preserve">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0036407B">
        <w:t xml:space="preserve">, </w:t>
      </w:r>
      <w:r w:rsidR="0083426E">
        <w:t>potentially</w:t>
      </w:r>
      <w:r w:rsidR="0036407B">
        <w:t xml:space="preserve"> mak</w:t>
      </w:r>
      <w:r w:rsidR="0083426E">
        <w:t>ing</w:t>
      </w:r>
      <w:r w:rsidR="0036407B">
        <w:t xml:space="preserve"> </w:t>
      </w:r>
      <w:r w:rsidR="0083426E">
        <w:t>such</w:t>
      </w:r>
      <w:r w:rsidR="0036407B">
        <w:t xml:space="preserve"> species more vulnerable to coursing predators</w:t>
      </w:r>
      <w:r w:rsidRPr="007C2A70">
        <w:t xml:space="preserve">. By extension, we predicted that wild dogs would overheat less rapidly than impala but more rapidly than </w:t>
      </w:r>
      <w:r w:rsidR="0001182F">
        <w:t>dikdik</w:t>
      </w:r>
      <w:r w:rsidRPr="007C2A70">
        <w:t xml:space="preserve">, leading to increased predation on impala relative to </w:t>
      </w:r>
      <w:r w:rsidR="0001182F">
        <w:t>dikdik</w:t>
      </w:r>
      <w:r w:rsidRPr="007C2A70">
        <w:t xml:space="preserve"> (Table 1). We termed this</w:t>
      </w:r>
      <w:r w:rsidR="00444F54">
        <w:t>,</w:t>
      </w:r>
      <w:r w:rsidRPr="007C2A70">
        <w:t xml:space="preserve"> Scenario 4, the ‘chase </w:t>
      </w:r>
      <w:r w:rsidR="007552E1">
        <w:t>overheating</w:t>
      </w:r>
      <w:r w:rsidR="007552E1" w:rsidRPr="007C2A70">
        <w:t xml:space="preserve"> </w:t>
      </w:r>
      <w:r w:rsidRPr="007C2A70">
        <w:t>scenario’.</w:t>
      </w:r>
    </w:p>
    <w:p w14:paraId="4AE53542" w14:textId="3D7396B4" w:rsidR="00EC0DAE" w:rsidRPr="007C2A70" w:rsidRDefault="00EC0DAE" w:rsidP="007C2A70">
      <w:r w:rsidRPr="007C2A70">
        <w:lastRenderedPageBreak/>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0C519C29"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1A17238"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 xml:space="preserve">large </w:t>
      </w:r>
      <w:r w:rsidR="005D63BE">
        <w:t>carnivore</w:t>
      </w:r>
      <w:r w:rsidRPr="007C2A70">
        <w:t>: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 xml:space="preserve">recorded a location every 20 </w:t>
      </w:r>
      <w:r w:rsidRPr="00F245E9">
        <w:lastRenderedPageBreak/>
        <w:t>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56A03979" w:rsidR="00EC0DAE" w:rsidRDefault="00572195" w:rsidP="007C2A70">
      <w:r>
        <w:t>Daily rainfall and daily maximum 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 Groom &amp; McNutt 2017)</w:t>
      </w:r>
      <w:r w:rsidR="00EC0DAE">
        <w:fldChar w:fldCharType="end"/>
      </w:r>
      <w:r>
        <w:t xml:space="preserve"> as activity levels have been shown to increase during this period (Rabaiotti 2019)</w:t>
      </w:r>
      <w:r w:rsidR="00EC0DAE">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47992061" w:rsidR="00EC0DAE" w:rsidRDefault="00EC0DAE" w:rsidP="007C2A70">
      <w:r>
        <w:lastRenderedPageBreak/>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w:t>
      </w:r>
      <w:r w:rsidR="00093D10">
        <w:t>bouts</w:t>
      </w:r>
      <w:r>
        <w:t>.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w:t>
      </w:r>
      <w:r w:rsidR="00093D10">
        <w:t>ing</w:t>
      </w:r>
      <w:r>
        <w:t xml:space="preserve"> </w:t>
      </w:r>
      <w:r w:rsidR="00093D10">
        <w:t xml:space="preserve">bouts </w:t>
      </w:r>
      <w:r>
        <w:t xml:space="preserve">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w:t>
      </w:r>
      <w:r w:rsidR="00572195">
        <w:t xml:space="preserve">Criteria were derived using visual observations of activity plots and examining the characteristics of activity bouts that occurred in time periods during which it is common to observe the dogs hunting. </w:t>
      </w:r>
      <w:r>
        <w:t xml:space="preserve">For each hunting </w:t>
      </w:r>
      <w:r w:rsidR="00093D10">
        <w:t>bout</w:t>
      </w:r>
      <w:r>
        <w:t xml:space="preserve">, we recorded start time, end time, duration (in minutes), and intensity (total activity divided by duration). The distributions of start and stop times are shown in </w:t>
      </w:r>
      <w:r w:rsidRPr="000D5154">
        <w:t>Figure S1</w:t>
      </w:r>
      <w:r>
        <w:t xml:space="preserve">. We classified hunting </w:t>
      </w:r>
      <w:r w:rsidR="00093D10">
        <w:t xml:space="preserve">bouts </w:t>
      </w:r>
      <w:r>
        <w:t xml:space="preserve">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w:t>
      </w:r>
      <w:r w:rsidR="00093D10">
        <w:t>bouts</w:t>
      </w:r>
      <w:r>
        <w:t>, we categori</w:t>
      </w:r>
      <w:r w:rsidR="0001182F">
        <w:t>s</w:t>
      </w:r>
      <w:r>
        <w:t xml:space="preserve">ed each wild dog location as falling inside or outside a hunting </w:t>
      </w:r>
      <w:r w:rsidR="00093D10">
        <w:t>bout</w:t>
      </w:r>
      <w:r>
        <w:t>.</w:t>
      </w:r>
    </w:p>
    <w:p w14:paraId="69B51888" w14:textId="7B8C893E" w:rsidR="00EC0DAE" w:rsidRDefault="00EC0DAE" w:rsidP="007C2A70">
      <w:r>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w:t>
      </w:r>
      <w:r w:rsidR="00093D10">
        <w:t xml:space="preserve">bouts </w:t>
      </w:r>
      <w:r w:rsidRPr="005C5674">
        <w:t xml:space="preserve">(approximately </w:t>
      </w:r>
      <w:r>
        <w:t xml:space="preserve">3.5h after sunrise; </w:t>
      </w:r>
      <w:r w:rsidRPr="000D5154">
        <w:t>Figure S</w:t>
      </w:r>
      <w:r w:rsidR="004524F8">
        <w:t>1</w:t>
      </w:r>
      <w:r w:rsidR="00093D10">
        <w:t xml:space="preserve">). </w:t>
      </w:r>
      <w:r>
        <w:t xml:space="preserve">We classified impala and </w:t>
      </w:r>
      <w:r w:rsidR="001F2605">
        <w:t>dikdik</w:t>
      </w:r>
      <w:r>
        <w:t xml:space="preserve"> “evening” GPS-locations as those recorded between </w:t>
      </w:r>
      <w:r w:rsidRPr="005C5674">
        <w:t xml:space="preserve">the first quartile of start times </w:t>
      </w:r>
      <w:r>
        <w:t xml:space="preserve">for hunting </w:t>
      </w:r>
      <w:r w:rsidR="00093D10">
        <w:t xml:space="preserve">bouts </w:t>
      </w:r>
      <w:r w:rsidRPr="005C5674">
        <w:t xml:space="preserve">(approximately 2hr10min before </w:t>
      </w:r>
      <w:r>
        <w:t xml:space="preserve">sunset; </w:t>
      </w:r>
      <w:r w:rsidRPr="000D5154">
        <w:t>Figure S</w:t>
      </w:r>
      <w:r w:rsidR="004524F8">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lastRenderedPageBreak/>
        <w:t xml:space="preserve">Habitat </w:t>
      </w:r>
      <w:r>
        <w:t>use</w:t>
      </w:r>
    </w:p>
    <w:p w14:paraId="22853D22" w14:textId="43192C88" w:rsidR="00EC0DAE" w:rsidRDefault="00EC0DAE" w:rsidP="007C2A70">
      <w:r>
        <w:t xml:space="preserve">We analysed habitat use from a </w:t>
      </w:r>
      <w:r w:rsidR="00D14B10">
        <w:t xml:space="preserve">woody cover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47BEEB87" w:rsidR="00EC0DAE" w:rsidRDefault="00EC0DAE" w:rsidP="007C2A70">
      <w:r>
        <w:t>We used multi-model inference to evaluate associations between each outcome variable and a range of explanatory variables (</w:t>
      </w:r>
      <w:r w:rsidR="00055821">
        <w:t>Table S2</w:t>
      </w:r>
      <w:r>
        <w:t xml:space="preserve">). For each outcome variable, we built a series of statistical models </w:t>
      </w:r>
      <w:r w:rsidR="0001182F">
        <w:t>using</w:t>
      </w:r>
      <w:r>
        <w:t xml:space="preserve">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 xml:space="preserve">We considered all models with AIC scores within 7 units of the best (lowest AIC) </w:t>
      </w:r>
      <w:r w:rsidR="00055821">
        <w:t xml:space="preserve"> </w:t>
      </w:r>
      <w:r>
        <w:t>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167C310D"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w:t>
      </w:r>
      <w:r>
        <w:lastRenderedPageBreak/>
        <w:t>night-time periods. We also analysed hunt intensity as a continuous outcome variable, as well as a binary outcome variable describing whether or not a hunt was recorded during each period.</w:t>
      </w:r>
      <w:r w:rsidR="00572195">
        <w:t xml:space="preserve"> </w:t>
      </w:r>
      <w:r w:rsidR="0082342B">
        <w:t xml:space="preserve">Each time period was analysed separately and a number of the covariates were predicted to impact morning, evening and night hunts in different ways, for example temperature is predicted to decrease the duration of daytime hunts and increase the duration of night time hunts, and moonlight is predicted to increase the duration of night time and evening hunts, but have no impact on morning and day time hunts. </w:t>
      </w:r>
      <w:r>
        <w:t xml:space="preserve">Only 10% of hunting </w:t>
      </w:r>
      <w:r w:rsidR="0094417B">
        <w:t xml:space="preserve">bouts </w:t>
      </w:r>
      <w:r>
        <w:t>occurred during midday (accounting for 2% of daily activity), so these were not subjected to statistical analyses. For each outcome variable,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2447BED2" w:rsidR="00EC0DAE" w:rsidRDefault="00EC0DAE" w:rsidP="007C2A70">
      <w:r>
        <w:t>Although our hypotheses concerned the potential effects of temperature, we included three other explanatory variables known to influence activity patterns of wild dogs</w:t>
      </w:r>
      <w:r w:rsidR="004C1984">
        <w:t>, namely denning status, rainfall, moonlight and, in models of night-time activity, time of moonrise and moonset. For further details see Table S2.</w:t>
      </w:r>
      <w:r>
        <w:t xml:space="preserve"> </w:t>
      </w:r>
    </w:p>
    <w:p w14:paraId="18A2EFCD" w14:textId="663FEE20" w:rsidR="00EC0DAE" w:rsidRDefault="00EC0DAE" w:rsidP="007C2A70">
      <w:r>
        <w:t xml:space="preserve">In the nocturnal prey-switching scenario (Scenario 2), we predicted that impala would use glades more at night and that wild dogs would therefore preferentially target glades at night. To test the first hypothesis, we calculated the proportion of each impala’s locations falling within glades during the morning, midday, evening, and night periods for each 24-h period. To test the hypothesis that wild dogs hunted in glades more often at night following hot days, </w:t>
      </w:r>
      <w:r>
        <w:lastRenderedPageBreak/>
        <w:t>we calculated the mean distance to the nearest glade for each night-time hunt period. We analysed these outcome variables using GLMMs</w:t>
      </w:r>
      <w:r w:rsidR="006E26A5">
        <w:t xml:space="preserve"> with Gaussian error distribution</w:t>
      </w:r>
      <w:r>
        <w:t>, using time of day,</w:t>
      </w:r>
      <w:r w:rsidR="0082342B">
        <w:t xml:space="preserve"> maximum daily</w:t>
      </w:r>
      <w:r>
        <w:t xml:space="preserve"> temperature</w:t>
      </w:r>
      <w:r w:rsidR="0082342B">
        <w:t xml:space="preserve"> the previous day</w:t>
      </w:r>
      <w:r>
        <w:t xml:space="preserve">, </w:t>
      </w:r>
      <w:r w:rsidR="0094417B">
        <w:t xml:space="preserve">daily </w:t>
      </w:r>
      <w:r>
        <w:t>rainfall, and rainfall phase</w:t>
      </w:r>
      <w:r w:rsidR="0094417B">
        <w:t xml:space="preserve"> </w:t>
      </w:r>
      <w:r>
        <w:t xml:space="preserve">as candidate explanatory variables. </w:t>
      </w:r>
      <w:r w:rsidR="0094417B">
        <w:t xml:space="preserve">Following </w:t>
      </w:r>
      <w:r w:rsidR="0094417B" w:rsidRPr="00371AAD">
        <w:t xml:space="preserve">Ford </w:t>
      </w:r>
      <w:r w:rsidR="0094417B" w:rsidRPr="00371AAD">
        <w:rPr>
          <w:i/>
          <w:iCs/>
        </w:rPr>
        <w:t>et al.</w:t>
      </w:r>
      <w:r w:rsidR="0094417B">
        <w:t xml:space="preserve"> </w:t>
      </w:r>
      <w:r w:rsidR="0094417B">
        <w:fldChar w:fldCharType="begin"/>
      </w:r>
      <w:r w:rsidR="0094417B">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94417B">
        <w:fldChar w:fldCharType="separate"/>
      </w:r>
      <w:r w:rsidR="0094417B">
        <w:rPr>
          <w:noProof/>
        </w:rPr>
        <w:t>(2014)</w:t>
      </w:r>
      <w:r w:rsidR="0094417B">
        <w:fldChar w:fldCharType="end"/>
      </w:r>
      <w:r w:rsidR="0094417B" w:rsidRPr="00371AAD">
        <w:t xml:space="preserve">, we considered days to fall within “wet phases” if &gt;50mm of rain had fallen in the previous four weeks, </w:t>
      </w:r>
      <w:r w:rsidR="0094417B">
        <w:t>and classed</w:t>
      </w:r>
      <w:r w:rsidR="0094417B" w:rsidRPr="00371AAD">
        <w:t xml:space="preserve"> all other days as </w:t>
      </w:r>
      <w:r w:rsidR="0094417B">
        <w:t xml:space="preserve">falling in </w:t>
      </w:r>
      <w:r w:rsidR="0094417B" w:rsidRPr="00371AAD">
        <w:t xml:space="preserve">“dry phases”. </w:t>
      </w:r>
      <w:r w:rsidR="0094417B">
        <w:t xml:space="preserve">In constructing the array of models for multi-model inference, this rainfall phase variable was never included in the same model as daily rainfall, because the two were correlated. </w:t>
      </w:r>
      <w:r>
        <w:t xml:space="preserve">For wild dogs, we also included explanatory variables describing denning and pack size. </w:t>
      </w:r>
    </w:p>
    <w:p w14:paraId="3DD64013" w14:textId="774C73A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only locations from hunting </w:t>
      </w:r>
      <w:r w:rsidR="0094417B">
        <w:t xml:space="preserve">bouts </w:t>
      </w:r>
      <w:r>
        <w:t xml:space="preserve">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w:t>
      </w:r>
    </w:p>
    <w:p w14:paraId="5F64E002" w14:textId="5A6B4946" w:rsidR="00EC0DAE" w:rsidRDefault="007552E1" w:rsidP="007C2A70">
      <w:r>
        <w:t>In the chase overheating</w:t>
      </w:r>
      <w:r w:rsidR="00EC0DAE">
        <w:t xml:space="preserve"> scenario (Scenario 4), we predicted that chase distances of impala would be shorter on hotter days, while chase distances of </w:t>
      </w:r>
      <w:r w:rsidR="0001182F">
        <w:t>dikdik</w:t>
      </w:r>
      <w:r w:rsidR="00EC0DAE">
        <w:t xml:space="preserve"> would be longer, leading to greater predation on impala on hotter days (Table 1). We could not measure chase distance</w:t>
      </w:r>
      <w:r w:rsidR="00F3547A">
        <w:t>,</w:t>
      </w:r>
      <w:r w:rsidR="00EC0DAE">
        <w:t xml:space="preserve"> as our GPS-collar locations were recorded too infrequently, so our evaluation of this scenario relied on testing the hypothesis that wild dogs killed impala more frequently on hot days. This outcome was also predicted under the nocturnal prey-switching and shade-seeking </w:t>
      </w:r>
      <w:r w:rsidR="00EC0DAE">
        <w:lastRenderedPageBreak/>
        <w:t xml:space="preserve">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w:t>
      </w:r>
      <w:r w:rsidR="00F3547A">
        <w:t>(community vs private land, to reflect variation in impala abundance)</w:t>
      </w:r>
      <w:r w:rsidR="00EC0DAE">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278C016" w:rsidR="00EC0DAE" w:rsidRPr="007C2A70"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 xml:space="preserve">in the morning and evening time periods (Figure </w:t>
      </w:r>
      <w:r w:rsidR="004524F8">
        <w:t>S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w:t>
      </w:r>
      <w:r w:rsidR="004524F8">
        <w:t>S3</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63A13CB3"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Table 2</w:t>
      </w:r>
      <w:r w:rsidR="004524F8">
        <w:t>, Figure 1d</w:t>
      </w:r>
      <w:r w:rsidRPr="007C2A70">
        <w:t>). These shorter hunting periods reflected earlier start and sto</w:t>
      </w:r>
      <w:r w:rsidR="003F0B92">
        <w:t>p times in the morning (Table S3</w:t>
      </w:r>
      <w:r w:rsidRPr="007C2A70">
        <w:t xml:space="preserve">) and later start times in the evening (Table S3). </w:t>
      </w:r>
      <w:r w:rsidR="00104CED">
        <w:t>In addition to</w:t>
      </w:r>
      <w:r w:rsidRPr="007C2A70">
        <w:t xml:space="preserve"> being shorter, both morning and evening hunts entailed less intense activity on hotter days (Tab</w:t>
      </w:r>
      <w:r w:rsidR="003F0B92">
        <w:t>le S3, Table S4</w:t>
      </w:r>
      <w:r w:rsidRPr="007C2A70">
        <w:t>). Evening hunts were less likely to occur at all on days with highe</w:t>
      </w:r>
      <w:r w:rsidR="003F0B92">
        <w:t>r ambient temperatures (Table S4</w:t>
      </w:r>
      <w:r w:rsidRPr="007C2A70">
        <w:t>), though there was no such e</w:t>
      </w:r>
      <w:r w:rsidR="003F0B92">
        <w:t>ffect on morning hunts (Table S3</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and intensity (Table S3, Table S4</w:t>
      </w:r>
      <w:r w:rsidRPr="007C2A70">
        <w:t xml:space="preserve">). Packs were consistently more active during daytime </w:t>
      </w:r>
      <w:r w:rsidR="003F0B92">
        <w:t>when they were denning (Table S3, Table S4</w:t>
      </w:r>
      <w:r w:rsidRPr="007C2A70">
        <w:t>).</w:t>
      </w:r>
    </w:p>
    <w:p w14:paraId="34AD5476" w14:textId="452CFF11" w:rsidR="00EC0DAE" w:rsidRPr="007C2A70" w:rsidRDefault="00EC0DAE" w:rsidP="007C2A70">
      <w:r w:rsidRPr="007C2A70">
        <w:lastRenderedPageBreak/>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w:t>
      </w:r>
      <w:r w:rsidR="003F0B92">
        <w:t>light indices (Table 2, Table S3, Table S4</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49F22BFE"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4524F8">
        <w:t>1a</w:t>
      </w:r>
      <w:r w:rsidRPr="007C2A70">
        <w:t xml:space="preserve">). Impala </w:t>
      </w:r>
      <w:r w:rsidR="001C7C81">
        <w:t>used the least</w:t>
      </w:r>
      <w:r w:rsidRPr="007C2A70">
        <w:t xml:space="preserve"> </w:t>
      </w:r>
      <w:r w:rsidR="001C7C81" w:rsidRPr="007C2A70">
        <w:t>wood</w:t>
      </w:r>
      <w:r w:rsidR="001C7C81">
        <w:t>ed</w:t>
      </w:r>
      <w:r w:rsidR="001C7C81" w:rsidRPr="007C2A70">
        <w:t xml:space="preserve"> </w:t>
      </w:r>
      <w:r w:rsidR="001C7C81">
        <w:t>areas</w:t>
      </w:r>
      <w:r w:rsidR="001C7C81" w:rsidRPr="007C2A70">
        <w:t xml:space="preserve"> </w:t>
      </w:r>
      <w:r w:rsidR="001C7C81">
        <w:t xml:space="preserve">at night, and </w:t>
      </w:r>
      <w:r w:rsidRPr="007C2A70">
        <w:t xml:space="preserve">during the morning period, </w:t>
      </w:r>
      <w:r w:rsidR="001C7C81">
        <w:t>whereas</w:t>
      </w:r>
      <w:r w:rsidR="007E3733" w:rsidRPr="007C2A70">
        <w:t xml:space="preserve"> </w:t>
      </w:r>
      <w:r w:rsidRPr="007C2A70">
        <w:t xml:space="preserve">wild dogs used the </w:t>
      </w:r>
      <w:r w:rsidR="001C7C81">
        <w:t>most</w:t>
      </w:r>
      <w:r w:rsidRPr="007C2A70">
        <w:t xml:space="preserve"> wood</w:t>
      </w:r>
      <w:r w:rsidR="001C7C81">
        <w:t>ed</w:t>
      </w:r>
      <w:r w:rsidRPr="007C2A70">
        <w:t xml:space="preserve"> </w:t>
      </w:r>
      <w:r w:rsidR="001C7C81">
        <w:t>areas at</w:t>
      </w:r>
      <w:r w:rsidR="001C7C81" w:rsidRPr="007C2A70">
        <w:t xml:space="preserve"> </w:t>
      </w:r>
      <w:r w:rsidRPr="007C2A70">
        <w:t xml:space="preserve">night (Figure </w:t>
      </w:r>
      <w:r w:rsidR="004524F8">
        <w:t>1a</w:t>
      </w:r>
      <w:r w:rsidRPr="007C2A70">
        <w:t xml:space="preserve">). The use of woody cover by </w:t>
      </w:r>
      <w:r w:rsidR="0001182F">
        <w:t>dikdik</w:t>
      </w:r>
      <w:r w:rsidRPr="007C2A70">
        <w:t xml:space="preserve"> was relatively consistent throughout the day (Figure </w:t>
      </w:r>
      <w:r w:rsidR="004524F8">
        <w:t>1a</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1614027D" w:rsidR="00EC0DAE" w:rsidRPr="007C2A70" w:rsidRDefault="00EC0DAE" w:rsidP="007C2A70">
      <w:r w:rsidRPr="007C2A70">
        <w:tab/>
        <w:t>The three species also varied in their use of glades. Consistent with the nocturnal prey-switching scenario (Scenario 2), impala were more likely to be located in glades at night than at other times</w:t>
      </w:r>
      <w:r w:rsidR="009726C1">
        <w:t xml:space="preserve"> (Figure </w:t>
      </w:r>
      <w:r w:rsidR="004524F8">
        <w:t>1c</w:t>
      </w:r>
      <w:r w:rsidR="009726C1">
        <w:t>)</w:t>
      </w:r>
      <w:r w:rsidRPr="007C2A70">
        <w:t xml:space="preserve">, although there was no such pattern for </w:t>
      </w:r>
      <w:r w:rsidR="0001182F">
        <w:t>dikdik</w:t>
      </w:r>
      <w:r w:rsidRPr="007C2A70">
        <w:t xml:space="preserve"> (Table 4</w:t>
      </w:r>
      <w:r w:rsidR="004524F8">
        <w:t>, Figure 1c</w:t>
      </w:r>
      <w:r w:rsidRPr="007C2A70">
        <w:t>). In contrast with predictions under Scenario 2, wild dogs were not located closer to glades at night than at other times of day, and were no more likely to be found close to glades at night when daytime temperatures had been high (Table 4</w:t>
      </w:r>
      <w:r w:rsidR="004524F8">
        <w:t>, Figure 1b</w:t>
      </w:r>
      <w:r w:rsidRPr="007C2A70">
        <w:t xml:space="preserve">). Impala were less likely to be located in glades on moonlit nights, and following days with high temperatures, </w:t>
      </w:r>
      <w:r w:rsidRPr="007C2A70">
        <w:lastRenderedPageBreak/>
        <w:t xml:space="preserve">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18B483DE"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r w:rsidR="004524F8">
        <w:t>, Figure 1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AF9A847"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reduced foraging time scenario (Scenario 1),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CA1BB8">
        <w:t xml:space="preserve">Figure 1d, </w:t>
      </w:r>
      <w:r w:rsidR="003F0B92">
        <w:t>Table S3</w:t>
      </w:r>
      <w:r w:rsidR="00CA2D5D">
        <w:t xml:space="preserve">, </w:t>
      </w:r>
      <w:r w:rsidR="003F0B92">
        <w:t>Table S4</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w:t>
      </w:r>
      <w:r w:rsidR="00CA2D5D">
        <w:t>5</w:t>
      </w:r>
      <w:r>
        <w:t>).</w:t>
      </w:r>
    </w:p>
    <w:p w14:paraId="108CB28E" w14:textId="74504EEA" w:rsidR="00EC0DAE" w:rsidRDefault="00EC0DAE" w:rsidP="007C2A70">
      <w:r>
        <w:lastRenderedPageBreak/>
        <w:tab/>
        <w:t>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Figure 1c</w:t>
      </w:r>
      <w:r>
        <w:t>), there was no evidence that wild dogs targeted impala at night. Wild dogs were no closer to glades at night than at other times of day, were no closer to glades on nights when daytime temperatures had been high (Table 4)</w:t>
      </w:r>
      <w:r w:rsidR="00CA2D5D">
        <w:t>, and were less likely to consume impala in hot weather (Table 5</w:t>
      </w:r>
      <w:r w:rsidR="00CA1BB8">
        <w:t>, Figure 1e</w:t>
      </w:r>
      <w:r w:rsidR="00CA2D5D">
        <w:t>)</w:t>
      </w:r>
      <w:r>
        <w:t>. Hence, Scenario 2 did not generate the predicted consequences for either predator behaviour or predation risk.</w:t>
      </w:r>
    </w:p>
    <w:p w14:paraId="00AAB853" w14:textId="4B319E94"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4524F8">
        <w:t>1</w:t>
      </w:r>
      <w:r w:rsidR="00CA1BB8">
        <w:t>a, b and 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4524F8">
        <w:t>1a</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4524F8">
        <w:t>1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Hence, although impala behaviour changed in line with the predictions of the shade-seeking scenario (Scenario 3), this change did not generate the predicted impact on predation risk.</w:t>
      </w:r>
    </w:p>
    <w:p w14:paraId="306DE740" w14:textId="3F7C38BB" w:rsidR="00EC0DAE" w:rsidRDefault="00EC0DAE" w:rsidP="007C2A70">
      <w:r>
        <w:lastRenderedPageBreak/>
        <w:tab/>
        <w:t xml:space="preserve">Under the chase </w:t>
      </w:r>
      <w:r w:rsidR="007552E1">
        <w:t>overheating</w:t>
      </w:r>
      <w:r>
        <w:t xml:space="preserve">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xml:space="preserve">, when ambient temperatures were high. Our observations showed the opposite pattern (Table </w:t>
      </w:r>
      <w:r w:rsidR="001C53E1">
        <w:t>5</w:t>
      </w:r>
      <w:r w:rsidR="004524F8">
        <w:t>, Figure 1e</w:t>
      </w:r>
      <w:r>
        <w:t xml:space="preserve">); hence, a key prediction of the chase </w:t>
      </w:r>
      <w:r w:rsidR="007552E1">
        <w:t>overheating</w:t>
      </w:r>
      <w:r>
        <w:t xml:space="preserve"> scenario was not upheld by our analyses.</w:t>
      </w:r>
    </w:p>
    <w:p w14:paraId="034D4458" w14:textId="7AF134CA" w:rsidR="00EC0DAE" w:rsidRDefault="00EC0DAE" w:rsidP="007C2A70">
      <w:r>
        <w:tab/>
      </w:r>
      <w:r w:rsidR="00174B22">
        <w:t>Our findings favour</w:t>
      </w:r>
      <w:r>
        <w:t xml:space="preserve">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 xml:space="preserve">located (Scenario 2, nocturnal prey-switching), in dense cover where they are vulnerable to predators (Scenario 3, shade-seeking), or more easily captured due to their tendency to overheat during high speed chases (Scenario 4, chase </w:t>
      </w:r>
      <w:r w:rsidR="007552E1">
        <w:t>overheating</w:t>
      </w:r>
      <w:r>
        <w:t>).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lastRenderedPageBreak/>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w:t>
      </w:r>
      <w:r>
        <w:lastRenderedPageBreak/>
        <w:t xml:space="preserve">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3ACB635E"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lastRenderedPageBreak/>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6D560367" w14:textId="450A8317"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1597AE65" w14:textId="205692F4" w:rsidR="004E395B" w:rsidRPr="001A46EE"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031701">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Y="4074"/>
        <w:tblW w:w="14992" w:type="dxa"/>
        <w:tblInd w:w="0" w:type="dxa"/>
        <w:tblLook w:val="04A0" w:firstRow="1" w:lastRow="0" w:firstColumn="1" w:lastColumn="0" w:noHBand="0" w:noVBand="1"/>
      </w:tblPr>
      <w:tblGrid>
        <w:gridCol w:w="2518"/>
        <w:gridCol w:w="3686"/>
        <w:gridCol w:w="3969"/>
        <w:gridCol w:w="4819"/>
      </w:tblGrid>
      <w:tr w:rsidR="00220E8F" w14:paraId="02E94728" w14:textId="77777777" w:rsidTr="00220E8F">
        <w:tc>
          <w:tcPr>
            <w:tcW w:w="14992" w:type="dxa"/>
            <w:gridSpan w:val="4"/>
            <w:tcBorders>
              <w:top w:val="nil"/>
              <w:left w:val="nil"/>
              <w:bottom w:val="single" w:sz="18" w:space="0" w:color="auto"/>
              <w:right w:val="nil"/>
            </w:tcBorders>
          </w:tcPr>
          <w:p w14:paraId="37CB0771" w14:textId="77777777" w:rsidR="00220E8F" w:rsidRDefault="00220E8F" w:rsidP="00220E8F">
            <w:pPr>
              <w:spacing w:line="240" w:lineRule="auto"/>
              <w:ind w:firstLine="0"/>
            </w:pPr>
            <w:r>
              <w:lastRenderedPageBreak/>
              <w:t>Table 2: Predator hypotheses and the related predicted changes at high ambient temperatures</w:t>
            </w:r>
          </w:p>
        </w:tc>
      </w:tr>
      <w:tr w:rsidR="00220E8F" w14:paraId="7C7A9D6B" w14:textId="77777777" w:rsidTr="00220E8F">
        <w:tc>
          <w:tcPr>
            <w:tcW w:w="2518" w:type="dxa"/>
            <w:tcBorders>
              <w:top w:val="single" w:sz="18" w:space="0" w:color="auto"/>
              <w:left w:val="nil"/>
              <w:bottom w:val="single" w:sz="18" w:space="0" w:color="auto"/>
              <w:right w:val="nil"/>
            </w:tcBorders>
          </w:tcPr>
          <w:p w14:paraId="4A5B797C" w14:textId="77777777" w:rsidR="00220E8F" w:rsidRPr="001C069B" w:rsidRDefault="00220E8F" w:rsidP="00220E8F">
            <w:pPr>
              <w:pStyle w:val="NoSpacing"/>
              <w:spacing w:line="276" w:lineRule="auto"/>
              <w:rPr>
                <w:b/>
                <w:bCs/>
              </w:rPr>
            </w:pPr>
            <w:r w:rsidRPr="001C069B">
              <w:rPr>
                <w:b/>
                <w:bCs/>
              </w:rPr>
              <w:t>Hypothesis</w:t>
            </w:r>
          </w:p>
        </w:tc>
        <w:tc>
          <w:tcPr>
            <w:tcW w:w="3686" w:type="dxa"/>
            <w:tcBorders>
              <w:top w:val="single" w:sz="18" w:space="0" w:color="auto"/>
              <w:left w:val="nil"/>
              <w:bottom w:val="single" w:sz="18" w:space="0" w:color="auto"/>
              <w:right w:val="nil"/>
            </w:tcBorders>
          </w:tcPr>
          <w:p w14:paraId="32506D7B" w14:textId="77777777" w:rsidR="00220E8F" w:rsidRPr="001C069B" w:rsidRDefault="00220E8F" w:rsidP="00220E8F">
            <w:pPr>
              <w:pStyle w:val="NoSpacing"/>
              <w:spacing w:line="276" w:lineRule="auto"/>
              <w:rPr>
                <w:b/>
                <w:bCs/>
              </w:rPr>
            </w:pPr>
            <w:r w:rsidRPr="001C069B">
              <w:rPr>
                <w:b/>
                <w:bCs/>
              </w:rPr>
              <w:t>Explanation</w:t>
            </w:r>
          </w:p>
        </w:tc>
        <w:tc>
          <w:tcPr>
            <w:tcW w:w="3969" w:type="dxa"/>
            <w:tcBorders>
              <w:top w:val="single" w:sz="18" w:space="0" w:color="auto"/>
              <w:left w:val="nil"/>
              <w:bottom w:val="single" w:sz="18" w:space="0" w:color="auto"/>
              <w:right w:val="nil"/>
            </w:tcBorders>
          </w:tcPr>
          <w:p w14:paraId="5284D396" w14:textId="77777777" w:rsidR="00220E8F" w:rsidRPr="001C069B" w:rsidRDefault="00220E8F" w:rsidP="00220E8F">
            <w:pPr>
              <w:pStyle w:val="NoSpacing"/>
              <w:spacing w:line="276" w:lineRule="auto"/>
              <w:rPr>
                <w:b/>
                <w:bCs/>
              </w:rPr>
            </w:pPr>
            <w:r w:rsidRPr="001C069B">
              <w:rPr>
                <w:b/>
                <w:bCs/>
              </w:rPr>
              <w:t>Implication for prey</w:t>
            </w:r>
          </w:p>
        </w:tc>
        <w:tc>
          <w:tcPr>
            <w:tcW w:w="4819" w:type="dxa"/>
            <w:tcBorders>
              <w:top w:val="single" w:sz="18" w:space="0" w:color="auto"/>
              <w:left w:val="nil"/>
              <w:bottom w:val="single" w:sz="18" w:space="0" w:color="auto"/>
              <w:right w:val="nil"/>
            </w:tcBorders>
          </w:tcPr>
          <w:p w14:paraId="4CB5FB68" w14:textId="77777777" w:rsidR="00220E8F" w:rsidRPr="001C069B" w:rsidRDefault="00220E8F" w:rsidP="00220E8F">
            <w:pPr>
              <w:pStyle w:val="NoSpacing"/>
              <w:spacing w:line="276" w:lineRule="auto"/>
              <w:rPr>
                <w:b/>
                <w:bCs/>
              </w:rPr>
            </w:pPr>
            <w:r w:rsidRPr="001C069B">
              <w:rPr>
                <w:b/>
                <w:bCs/>
              </w:rPr>
              <w:t>Expected dietary change at high temperatures</w:t>
            </w:r>
          </w:p>
        </w:tc>
      </w:tr>
      <w:tr w:rsidR="00220E8F" w14:paraId="56A4041B" w14:textId="77777777" w:rsidTr="00220E8F">
        <w:tc>
          <w:tcPr>
            <w:tcW w:w="2518" w:type="dxa"/>
            <w:tcBorders>
              <w:top w:val="single" w:sz="18" w:space="0" w:color="auto"/>
              <w:left w:val="nil"/>
              <w:right w:val="nil"/>
            </w:tcBorders>
          </w:tcPr>
          <w:p w14:paraId="06F60D82" w14:textId="77777777" w:rsidR="00220E8F" w:rsidRDefault="00220E8F" w:rsidP="00220E8F">
            <w:pPr>
              <w:pStyle w:val="NoSpacing"/>
            </w:pPr>
            <w:r>
              <w:t>Hypothesis 4: Reduced daytime foraging</w:t>
            </w:r>
          </w:p>
        </w:tc>
        <w:tc>
          <w:tcPr>
            <w:tcW w:w="3686" w:type="dxa"/>
            <w:tcBorders>
              <w:top w:val="single" w:sz="18" w:space="0" w:color="auto"/>
              <w:left w:val="nil"/>
              <w:right w:val="nil"/>
            </w:tcBorders>
          </w:tcPr>
          <w:p w14:paraId="2870DC9D" w14:textId="77777777" w:rsidR="00220E8F" w:rsidRPr="00CA1E75" w:rsidRDefault="00220E8F" w:rsidP="00220E8F">
            <w:pPr>
              <w:pStyle w:val="NoSpacing"/>
            </w:pPr>
            <w:r w:rsidRPr="00CA1E75">
              <w:t>Wild dogs are expected to spend less time hunting in daytime when temperatures are high</w:t>
            </w:r>
            <w:r>
              <w:t>.</w:t>
            </w:r>
          </w:p>
        </w:tc>
        <w:tc>
          <w:tcPr>
            <w:tcW w:w="3969" w:type="dxa"/>
            <w:tcBorders>
              <w:top w:val="single" w:sz="18" w:space="0" w:color="auto"/>
              <w:left w:val="nil"/>
              <w:right w:val="nil"/>
            </w:tcBorders>
          </w:tcPr>
          <w:p w14:paraId="0CCC4935" w14:textId="77777777" w:rsidR="00220E8F" w:rsidRPr="00CA1E75" w:rsidRDefault="00220E8F" w:rsidP="00220E8F">
            <w:pPr>
              <w:pStyle w:val="NoSpacing"/>
            </w:pPr>
            <w:r w:rsidRPr="00CA1E75">
              <w:t>Dikdik live at higher densities so are predicted to be selected by a predator with limited time</w:t>
            </w:r>
            <w:r w:rsidRPr="00CA1E75">
              <w:rPr>
                <w:vertAlign w:val="superscript"/>
              </w:rPr>
              <w:t>1</w:t>
            </w:r>
            <w:r>
              <w:t>.</w:t>
            </w:r>
          </w:p>
        </w:tc>
        <w:tc>
          <w:tcPr>
            <w:tcW w:w="4819" w:type="dxa"/>
            <w:tcBorders>
              <w:top w:val="single" w:sz="18" w:space="0" w:color="auto"/>
              <w:left w:val="nil"/>
              <w:right w:val="nil"/>
            </w:tcBorders>
          </w:tcPr>
          <w:p w14:paraId="14212563" w14:textId="77777777" w:rsidR="00220E8F" w:rsidRPr="00CA1E75" w:rsidRDefault="00220E8F" w:rsidP="00220E8F">
            <w:pPr>
              <w:pStyle w:val="NoSpacing"/>
            </w:pPr>
            <w:r>
              <w:t>Increased ratio of dikdik to impala</w:t>
            </w:r>
          </w:p>
        </w:tc>
      </w:tr>
      <w:tr w:rsidR="00220E8F" w14:paraId="40F85655" w14:textId="77777777" w:rsidTr="00220E8F">
        <w:tc>
          <w:tcPr>
            <w:tcW w:w="2518" w:type="dxa"/>
            <w:tcBorders>
              <w:left w:val="nil"/>
              <w:right w:val="nil"/>
            </w:tcBorders>
          </w:tcPr>
          <w:p w14:paraId="6D3E620A" w14:textId="77777777" w:rsidR="00220E8F" w:rsidRDefault="00220E8F" w:rsidP="00220E8F">
            <w:pPr>
              <w:pStyle w:val="NoSpacing"/>
            </w:pPr>
            <w:r>
              <w:t>Hypothesis 5a: Increased night time foraging</w:t>
            </w:r>
          </w:p>
        </w:tc>
        <w:tc>
          <w:tcPr>
            <w:tcW w:w="3686" w:type="dxa"/>
            <w:tcBorders>
              <w:left w:val="nil"/>
              <w:right w:val="nil"/>
            </w:tcBorders>
          </w:tcPr>
          <w:p w14:paraId="0D43F87F" w14:textId="382F6B6D" w:rsidR="00220E8F" w:rsidRPr="00CA1E75" w:rsidRDefault="00220E8F" w:rsidP="00220E8F">
            <w:pPr>
              <w:pStyle w:val="NoSpacing"/>
            </w:pPr>
            <w:r w:rsidRPr="00CA1E75">
              <w:t>Wild dogs are expected to increase activity at night, because daytime foraging is constrained</w:t>
            </w:r>
            <w:r w:rsidR="00C92968" w:rsidRPr="00744BC1">
              <w:rPr>
                <w:vertAlign w:val="superscript"/>
              </w:rPr>
              <w:t>2</w:t>
            </w:r>
            <w:r>
              <w:t>.</w:t>
            </w:r>
          </w:p>
        </w:tc>
        <w:tc>
          <w:tcPr>
            <w:tcW w:w="3969" w:type="dxa"/>
            <w:vMerge w:val="restart"/>
            <w:tcBorders>
              <w:left w:val="nil"/>
              <w:right w:val="nil"/>
            </w:tcBorders>
          </w:tcPr>
          <w:p w14:paraId="03A0D21E" w14:textId="3A343B2B" w:rsidR="00220E8F" w:rsidRPr="00744BC1" w:rsidRDefault="00220E8F" w:rsidP="00C92968">
            <w:pPr>
              <w:pStyle w:val="NoSpacing"/>
            </w:pPr>
            <w:r>
              <w:t xml:space="preserve">At high temperatures wild dogs are more active at night, </w:t>
            </w:r>
            <w:r w:rsidR="00C92968">
              <w:t>when impala are easier to locate as they</w:t>
            </w:r>
            <w:r>
              <w:t xml:space="preserve"> gather in glades</w:t>
            </w:r>
            <w:r w:rsidR="00C92968">
              <w:rPr>
                <w:vertAlign w:val="superscript"/>
              </w:rPr>
              <w:t>3</w:t>
            </w:r>
            <w:r>
              <w:t>.</w:t>
            </w:r>
            <w:r w:rsidR="00C92968">
              <w:t xml:space="preserve"> Impala are therefore at higher risk when wild dogs hunt more at night.</w:t>
            </w:r>
          </w:p>
        </w:tc>
        <w:tc>
          <w:tcPr>
            <w:tcW w:w="4819" w:type="dxa"/>
            <w:vMerge w:val="restart"/>
            <w:tcBorders>
              <w:left w:val="nil"/>
              <w:right w:val="nil"/>
            </w:tcBorders>
          </w:tcPr>
          <w:p w14:paraId="4BA9824B" w14:textId="77777777" w:rsidR="00220E8F" w:rsidRDefault="00220E8F" w:rsidP="00220E8F">
            <w:pPr>
              <w:pStyle w:val="NoSpacing"/>
            </w:pPr>
            <w:r>
              <w:t>Decreased ratio of dikdik to impala</w:t>
            </w:r>
          </w:p>
        </w:tc>
      </w:tr>
      <w:tr w:rsidR="00220E8F" w14:paraId="5DB579D2" w14:textId="77777777" w:rsidTr="00220E8F">
        <w:trPr>
          <w:trHeight w:val="534"/>
        </w:trPr>
        <w:tc>
          <w:tcPr>
            <w:tcW w:w="2518" w:type="dxa"/>
            <w:tcBorders>
              <w:left w:val="nil"/>
              <w:right w:val="nil"/>
            </w:tcBorders>
          </w:tcPr>
          <w:p w14:paraId="1214C19D" w14:textId="77777777" w:rsidR="00220E8F" w:rsidRDefault="00220E8F" w:rsidP="00220E8F">
            <w:pPr>
              <w:pStyle w:val="NoSpacing"/>
            </w:pPr>
            <w:r>
              <w:t>Hypothesis 5b: Nocturnal prey targeting</w:t>
            </w:r>
          </w:p>
        </w:tc>
        <w:tc>
          <w:tcPr>
            <w:tcW w:w="3686" w:type="dxa"/>
            <w:tcBorders>
              <w:left w:val="nil"/>
              <w:right w:val="nil"/>
            </w:tcBorders>
          </w:tcPr>
          <w:p w14:paraId="4154697E" w14:textId="77777777" w:rsidR="00220E8F" w:rsidRPr="00CA1E75" w:rsidRDefault="00220E8F" w:rsidP="00220E8F">
            <w:pPr>
              <w:pStyle w:val="NoSpacing"/>
            </w:pPr>
            <w:r>
              <w:t xml:space="preserve">Wild </w:t>
            </w:r>
            <w:proofErr w:type="gramStart"/>
            <w:r>
              <w:t>dogs</w:t>
            </w:r>
            <w:proofErr w:type="gramEnd"/>
            <w:r>
              <w:t xml:space="preserve"> nocturnal activity is concentrated around glades because this is where their prey are predictable located.</w:t>
            </w:r>
          </w:p>
        </w:tc>
        <w:tc>
          <w:tcPr>
            <w:tcW w:w="3969" w:type="dxa"/>
            <w:vMerge/>
            <w:tcBorders>
              <w:left w:val="nil"/>
              <w:right w:val="nil"/>
            </w:tcBorders>
          </w:tcPr>
          <w:p w14:paraId="5E5FEF39" w14:textId="77777777" w:rsidR="00220E8F" w:rsidRDefault="00220E8F" w:rsidP="00220E8F">
            <w:pPr>
              <w:pStyle w:val="NoSpacing"/>
            </w:pPr>
          </w:p>
        </w:tc>
        <w:tc>
          <w:tcPr>
            <w:tcW w:w="4819" w:type="dxa"/>
            <w:vMerge/>
            <w:tcBorders>
              <w:left w:val="nil"/>
              <w:right w:val="nil"/>
            </w:tcBorders>
          </w:tcPr>
          <w:p w14:paraId="21693F7E" w14:textId="77777777" w:rsidR="00220E8F" w:rsidRDefault="00220E8F" w:rsidP="00220E8F">
            <w:pPr>
              <w:pStyle w:val="NoSpacing"/>
            </w:pPr>
          </w:p>
        </w:tc>
      </w:tr>
      <w:tr w:rsidR="00220E8F" w14:paraId="4E8EC54A" w14:textId="77777777" w:rsidTr="00220E8F">
        <w:tc>
          <w:tcPr>
            <w:tcW w:w="2518" w:type="dxa"/>
            <w:tcBorders>
              <w:left w:val="nil"/>
              <w:bottom w:val="single" w:sz="18" w:space="0" w:color="auto"/>
              <w:right w:val="nil"/>
            </w:tcBorders>
          </w:tcPr>
          <w:p w14:paraId="160F5E35" w14:textId="77777777" w:rsidR="00220E8F" w:rsidRDefault="00220E8F" w:rsidP="00220E8F">
            <w:pPr>
              <w:pStyle w:val="NoSpacing"/>
            </w:pPr>
            <w:r>
              <w:t>Hypothesis 6: Predator shade seeking</w:t>
            </w:r>
          </w:p>
        </w:tc>
        <w:tc>
          <w:tcPr>
            <w:tcW w:w="3686" w:type="dxa"/>
            <w:tcBorders>
              <w:left w:val="nil"/>
              <w:bottom w:val="single" w:sz="18" w:space="0" w:color="auto"/>
              <w:right w:val="nil"/>
            </w:tcBorders>
          </w:tcPr>
          <w:p w14:paraId="669DE6D3" w14:textId="77777777" w:rsidR="00220E8F" w:rsidRDefault="00220E8F" w:rsidP="00220E8F">
            <w:pPr>
              <w:pStyle w:val="NoSpacing"/>
            </w:pPr>
            <w:r>
              <w:t>Wild dogs are expected to seek shade when temperatures are high.</w:t>
            </w:r>
          </w:p>
        </w:tc>
        <w:tc>
          <w:tcPr>
            <w:tcW w:w="3969" w:type="dxa"/>
            <w:tcBorders>
              <w:left w:val="nil"/>
              <w:bottom w:val="single" w:sz="18" w:space="0" w:color="auto"/>
              <w:right w:val="nil"/>
            </w:tcBorders>
          </w:tcPr>
          <w:p w14:paraId="52AD291B" w14:textId="133650AD" w:rsidR="00220E8F" w:rsidRPr="00744BC1" w:rsidRDefault="00220E8F" w:rsidP="00220E8F">
            <w:pPr>
              <w:pStyle w:val="NoSpacing"/>
              <w:rPr>
                <w:sz w:val="24"/>
                <w:szCs w:val="24"/>
              </w:rPr>
            </w:pPr>
            <w:r>
              <w:t>African wild dogs move into denser vegetation at high temperatures. Predation on impala is higher in denser vegetation</w:t>
            </w:r>
            <w:r w:rsidR="00C92968">
              <w:rPr>
                <w:vertAlign w:val="superscript"/>
              </w:rPr>
              <w:t>4</w:t>
            </w:r>
            <w:r>
              <w:rPr>
                <w:sz w:val="24"/>
                <w:szCs w:val="24"/>
              </w:rPr>
              <w:t>.</w:t>
            </w:r>
          </w:p>
        </w:tc>
        <w:tc>
          <w:tcPr>
            <w:tcW w:w="4819" w:type="dxa"/>
            <w:tcBorders>
              <w:left w:val="nil"/>
              <w:bottom w:val="single" w:sz="18" w:space="0" w:color="auto"/>
              <w:right w:val="nil"/>
            </w:tcBorders>
          </w:tcPr>
          <w:p w14:paraId="580EE5B2" w14:textId="77777777" w:rsidR="00220E8F" w:rsidRDefault="00220E8F" w:rsidP="00220E8F">
            <w:pPr>
              <w:pStyle w:val="NoSpacing"/>
            </w:pPr>
            <w:r>
              <w:t>Decreased ratio of dikdik to impala</w:t>
            </w:r>
          </w:p>
        </w:tc>
      </w:tr>
      <w:tr w:rsidR="00220E8F" w14:paraId="1237FA0B" w14:textId="77777777" w:rsidTr="00220E8F">
        <w:tc>
          <w:tcPr>
            <w:tcW w:w="14992" w:type="dxa"/>
            <w:gridSpan w:val="4"/>
            <w:tcBorders>
              <w:top w:val="single" w:sz="18" w:space="0" w:color="auto"/>
              <w:left w:val="nil"/>
              <w:bottom w:val="nil"/>
              <w:right w:val="nil"/>
            </w:tcBorders>
          </w:tcPr>
          <w:p w14:paraId="563389BD" w14:textId="64DDFF1A" w:rsidR="00220E8F" w:rsidRDefault="00220E8F" w:rsidP="00C92968">
            <w:pPr>
              <w:pStyle w:val="NoSpacing"/>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00C92968" w:rsidRPr="00C92968">
              <w:rPr>
                <w:sz w:val="20"/>
                <w:szCs w:val="20"/>
                <w:vertAlign w:val="superscript"/>
              </w:rPr>
              <w:t>2</w:t>
            </w:r>
            <w:r w:rsidR="00C92968">
              <w:rPr>
                <w:sz w:val="20"/>
                <w:szCs w:val="20"/>
              </w:rPr>
              <w:t xml:space="preserve">(Rabaiotti 2019); </w:t>
            </w:r>
            <w:r w:rsidR="00C92968">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00C92968">
              <w:rPr>
                <w:sz w:val="20"/>
                <w:szCs w:val="20"/>
                <w:vertAlign w:val="superscript"/>
              </w:rPr>
              <w:t xml:space="preserve"> 4</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bookmarkStart w:id="0" w:name="_GoBack"/>
            <w:bookmarkEnd w:id="0"/>
          </w:p>
        </w:tc>
      </w:tr>
    </w:tbl>
    <w:tbl>
      <w:tblPr>
        <w:tblStyle w:val="TableGrid"/>
        <w:tblpPr w:leftFromText="180" w:rightFromText="180" w:vertAnchor="text" w:horzAnchor="margin" w:tblpXSpec="center" w:tblpY="-8244"/>
        <w:tblW w:w="14992" w:type="dxa"/>
        <w:tblInd w:w="0" w:type="dxa"/>
        <w:tblLook w:val="04A0" w:firstRow="1" w:lastRow="0" w:firstColumn="1" w:lastColumn="0" w:noHBand="0" w:noVBand="1"/>
      </w:tblPr>
      <w:tblGrid>
        <w:gridCol w:w="2518"/>
        <w:gridCol w:w="3686"/>
        <w:gridCol w:w="3969"/>
        <w:gridCol w:w="4819"/>
      </w:tblGrid>
      <w:tr w:rsidR="00220E8F" w14:paraId="6BD8DCE6" w14:textId="77777777" w:rsidTr="00220E8F">
        <w:tc>
          <w:tcPr>
            <w:tcW w:w="14992" w:type="dxa"/>
            <w:gridSpan w:val="4"/>
            <w:tcBorders>
              <w:top w:val="nil"/>
              <w:left w:val="nil"/>
              <w:bottom w:val="single" w:sz="18" w:space="0" w:color="auto"/>
              <w:right w:val="nil"/>
            </w:tcBorders>
          </w:tcPr>
          <w:p w14:paraId="7E5FC596" w14:textId="77777777" w:rsidR="00220E8F" w:rsidRDefault="00220E8F" w:rsidP="00220E8F">
            <w:pPr>
              <w:spacing w:line="240" w:lineRule="auto"/>
              <w:ind w:firstLine="0"/>
            </w:pPr>
          </w:p>
          <w:p w14:paraId="20E3DEC7" w14:textId="77777777" w:rsidR="00220E8F" w:rsidRDefault="00220E8F" w:rsidP="00220E8F">
            <w:pPr>
              <w:spacing w:line="240" w:lineRule="auto"/>
              <w:ind w:firstLine="0"/>
            </w:pPr>
          </w:p>
          <w:p w14:paraId="7E401BA6" w14:textId="7C71BC04" w:rsidR="00220E8F" w:rsidRDefault="00220E8F" w:rsidP="00220E8F">
            <w:pPr>
              <w:spacing w:line="240" w:lineRule="auto"/>
              <w:ind w:firstLine="0"/>
            </w:pPr>
          </w:p>
          <w:p w14:paraId="3246EA74" w14:textId="659D2780" w:rsidR="00220E8F" w:rsidRDefault="00220E8F" w:rsidP="00220E8F">
            <w:pPr>
              <w:spacing w:line="240" w:lineRule="auto"/>
              <w:ind w:firstLine="0"/>
            </w:pPr>
          </w:p>
          <w:p w14:paraId="59013EA7" w14:textId="77777777" w:rsidR="00220E8F" w:rsidRDefault="00220E8F" w:rsidP="00220E8F">
            <w:pPr>
              <w:spacing w:line="240" w:lineRule="auto"/>
              <w:ind w:firstLine="0"/>
            </w:pPr>
          </w:p>
          <w:p w14:paraId="7367B006" w14:textId="60E64DB6" w:rsidR="00220E8F" w:rsidRDefault="00220E8F" w:rsidP="00220E8F">
            <w:pPr>
              <w:spacing w:line="240" w:lineRule="auto"/>
              <w:ind w:firstLine="0"/>
            </w:pPr>
            <w:r>
              <w:t>Table 1: Prey hypotheses and the related predicted changes at high ambient temperatures</w:t>
            </w:r>
          </w:p>
        </w:tc>
      </w:tr>
      <w:tr w:rsidR="00220E8F" w14:paraId="24BE6B4C" w14:textId="77777777" w:rsidTr="00220E8F">
        <w:tc>
          <w:tcPr>
            <w:tcW w:w="2518" w:type="dxa"/>
            <w:tcBorders>
              <w:top w:val="single" w:sz="18" w:space="0" w:color="auto"/>
              <w:left w:val="nil"/>
              <w:bottom w:val="single" w:sz="18" w:space="0" w:color="auto"/>
              <w:right w:val="nil"/>
            </w:tcBorders>
          </w:tcPr>
          <w:p w14:paraId="799F542B" w14:textId="77777777" w:rsidR="00220E8F" w:rsidRPr="001C069B" w:rsidRDefault="00220E8F" w:rsidP="00220E8F">
            <w:pPr>
              <w:pStyle w:val="NoSpacing"/>
              <w:spacing w:line="276" w:lineRule="auto"/>
              <w:rPr>
                <w:b/>
                <w:bCs/>
              </w:rPr>
            </w:pPr>
            <w:r w:rsidRPr="001C069B">
              <w:rPr>
                <w:b/>
                <w:bCs/>
              </w:rPr>
              <w:t>Hypothesis</w:t>
            </w:r>
          </w:p>
        </w:tc>
        <w:tc>
          <w:tcPr>
            <w:tcW w:w="3686" w:type="dxa"/>
            <w:tcBorders>
              <w:top w:val="single" w:sz="18" w:space="0" w:color="auto"/>
              <w:left w:val="nil"/>
              <w:bottom w:val="single" w:sz="18" w:space="0" w:color="auto"/>
              <w:right w:val="nil"/>
            </w:tcBorders>
          </w:tcPr>
          <w:p w14:paraId="706CF61F" w14:textId="77777777" w:rsidR="00220E8F" w:rsidRPr="001C069B" w:rsidRDefault="00220E8F" w:rsidP="00220E8F">
            <w:pPr>
              <w:pStyle w:val="NoSpacing"/>
              <w:spacing w:line="276" w:lineRule="auto"/>
              <w:rPr>
                <w:b/>
                <w:bCs/>
              </w:rPr>
            </w:pPr>
            <w:r w:rsidRPr="001C069B">
              <w:rPr>
                <w:b/>
                <w:bCs/>
              </w:rPr>
              <w:t>Explanation</w:t>
            </w:r>
          </w:p>
        </w:tc>
        <w:tc>
          <w:tcPr>
            <w:tcW w:w="3969" w:type="dxa"/>
            <w:tcBorders>
              <w:top w:val="single" w:sz="18" w:space="0" w:color="auto"/>
              <w:left w:val="nil"/>
              <w:bottom w:val="single" w:sz="18" w:space="0" w:color="auto"/>
              <w:right w:val="nil"/>
            </w:tcBorders>
          </w:tcPr>
          <w:p w14:paraId="1F2AF0E2" w14:textId="77777777" w:rsidR="00220E8F" w:rsidRPr="001C069B" w:rsidRDefault="00220E8F" w:rsidP="00220E8F">
            <w:pPr>
              <w:pStyle w:val="NoSpacing"/>
              <w:spacing w:line="276" w:lineRule="auto"/>
              <w:rPr>
                <w:b/>
                <w:bCs/>
              </w:rPr>
            </w:pPr>
            <w:r w:rsidRPr="001C069B">
              <w:rPr>
                <w:b/>
                <w:bCs/>
              </w:rPr>
              <w:t>Implication for predator</w:t>
            </w:r>
          </w:p>
        </w:tc>
        <w:tc>
          <w:tcPr>
            <w:tcW w:w="4819" w:type="dxa"/>
            <w:tcBorders>
              <w:top w:val="single" w:sz="18" w:space="0" w:color="auto"/>
              <w:left w:val="nil"/>
              <w:bottom w:val="single" w:sz="18" w:space="0" w:color="auto"/>
              <w:right w:val="nil"/>
            </w:tcBorders>
          </w:tcPr>
          <w:p w14:paraId="4D67DE0D" w14:textId="77777777" w:rsidR="00220E8F" w:rsidRPr="001C069B" w:rsidRDefault="00220E8F" w:rsidP="00220E8F">
            <w:pPr>
              <w:pStyle w:val="NoSpacing"/>
              <w:spacing w:line="276" w:lineRule="auto"/>
              <w:rPr>
                <w:b/>
                <w:bCs/>
              </w:rPr>
            </w:pPr>
            <w:r w:rsidRPr="001C069B">
              <w:rPr>
                <w:b/>
                <w:bCs/>
              </w:rPr>
              <w:t>Expected dietary change at high temperatures</w:t>
            </w:r>
          </w:p>
        </w:tc>
      </w:tr>
      <w:tr w:rsidR="00220E8F" w14:paraId="3CEE6A65" w14:textId="77777777" w:rsidTr="00220E8F">
        <w:tc>
          <w:tcPr>
            <w:tcW w:w="2518" w:type="dxa"/>
            <w:tcBorders>
              <w:top w:val="single" w:sz="18" w:space="0" w:color="auto"/>
              <w:left w:val="nil"/>
              <w:right w:val="nil"/>
            </w:tcBorders>
          </w:tcPr>
          <w:p w14:paraId="3826FC88" w14:textId="2C5CB183" w:rsidR="00220E8F" w:rsidRDefault="00C92968" w:rsidP="00C92968">
            <w:pPr>
              <w:pStyle w:val="NoSpacing"/>
            </w:pPr>
            <w:r>
              <w:t>Hypothesis 1: Nocturnal prey concentration</w:t>
            </w:r>
          </w:p>
        </w:tc>
        <w:tc>
          <w:tcPr>
            <w:tcW w:w="3686" w:type="dxa"/>
            <w:tcBorders>
              <w:top w:val="single" w:sz="18" w:space="0" w:color="auto"/>
              <w:left w:val="nil"/>
              <w:right w:val="nil"/>
            </w:tcBorders>
          </w:tcPr>
          <w:p w14:paraId="4AB2B08B" w14:textId="77777777" w:rsidR="00220E8F" w:rsidRPr="00CA1E75" w:rsidRDefault="00220E8F" w:rsidP="00220E8F">
            <w:pPr>
              <w:pStyle w:val="NoSpacing"/>
            </w:pPr>
            <w:r>
              <w:t>Impala gather in glades at night.</w:t>
            </w:r>
          </w:p>
        </w:tc>
        <w:tc>
          <w:tcPr>
            <w:tcW w:w="3969" w:type="dxa"/>
            <w:tcBorders>
              <w:top w:val="single" w:sz="18" w:space="0" w:color="auto"/>
              <w:left w:val="nil"/>
              <w:right w:val="nil"/>
            </w:tcBorders>
          </w:tcPr>
          <w:p w14:paraId="442B94BF" w14:textId="77777777" w:rsidR="00220E8F" w:rsidRPr="00CA1E75" w:rsidRDefault="00220E8F" w:rsidP="00220E8F">
            <w:pPr>
              <w:pStyle w:val="NoSpacing"/>
            </w:pPr>
            <w:r>
              <w:t>Impala are predictably located at night making them easier to locate</w:t>
            </w:r>
            <w:r>
              <w:rPr>
                <w:vertAlign w:val="superscript"/>
              </w:rPr>
              <w:t>1</w:t>
            </w:r>
            <w:r>
              <w:t>.</w:t>
            </w:r>
          </w:p>
        </w:tc>
        <w:tc>
          <w:tcPr>
            <w:tcW w:w="4819" w:type="dxa"/>
            <w:tcBorders>
              <w:top w:val="single" w:sz="18" w:space="0" w:color="auto"/>
              <w:left w:val="nil"/>
              <w:right w:val="nil"/>
            </w:tcBorders>
          </w:tcPr>
          <w:p w14:paraId="56F62B77" w14:textId="77777777" w:rsidR="00220E8F" w:rsidRPr="00CA1E75" w:rsidRDefault="00220E8F" w:rsidP="00220E8F">
            <w:pPr>
              <w:pStyle w:val="NoSpacing"/>
            </w:pPr>
            <w:r>
              <w:t>Decreased ratio of dikdik to impala</w:t>
            </w:r>
          </w:p>
        </w:tc>
      </w:tr>
      <w:tr w:rsidR="00220E8F" w14:paraId="508A3E4D" w14:textId="77777777" w:rsidTr="00220E8F">
        <w:trPr>
          <w:trHeight w:val="1322"/>
        </w:trPr>
        <w:tc>
          <w:tcPr>
            <w:tcW w:w="2518" w:type="dxa"/>
            <w:tcBorders>
              <w:left w:val="nil"/>
              <w:right w:val="nil"/>
            </w:tcBorders>
          </w:tcPr>
          <w:p w14:paraId="21746954" w14:textId="77777777" w:rsidR="00220E8F" w:rsidRDefault="00220E8F" w:rsidP="00220E8F">
            <w:pPr>
              <w:pStyle w:val="NoSpacing"/>
            </w:pPr>
            <w:r>
              <w:t>Hypothesis 2:  Prey shade seeking</w:t>
            </w:r>
          </w:p>
        </w:tc>
        <w:tc>
          <w:tcPr>
            <w:tcW w:w="3686" w:type="dxa"/>
            <w:tcBorders>
              <w:left w:val="nil"/>
              <w:right w:val="nil"/>
            </w:tcBorders>
          </w:tcPr>
          <w:p w14:paraId="09F97DAE" w14:textId="77777777" w:rsidR="00220E8F" w:rsidRPr="00CA1E75" w:rsidRDefault="00220E8F" w:rsidP="00220E8F">
            <w:pPr>
              <w:pStyle w:val="NoSpacing"/>
            </w:pPr>
            <w:r>
              <w:t>Impala and dikdik move into denser vegetation at high temperatures to avoid overheating.</w:t>
            </w:r>
          </w:p>
        </w:tc>
        <w:tc>
          <w:tcPr>
            <w:tcW w:w="3969" w:type="dxa"/>
            <w:tcBorders>
              <w:left w:val="nil"/>
              <w:right w:val="nil"/>
            </w:tcBorders>
          </w:tcPr>
          <w:p w14:paraId="43573E99" w14:textId="77777777" w:rsidR="00220E8F" w:rsidRPr="00744BC1" w:rsidRDefault="00220E8F" w:rsidP="00220E8F">
            <w:pPr>
              <w:pStyle w:val="NoSpacing"/>
            </w:pPr>
            <w:r>
              <w:t>Predation risk on impala increases as predation by wild dogs on impala is higher in denser vegetation</w:t>
            </w:r>
            <w:r w:rsidRPr="000A54AC">
              <w:rPr>
                <w:vertAlign w:val="superscript"/>
              </w:rPr>
              <w:t>2</w:t>
            </w:r>
            <w:r>
              <w:rPr>
                <w:sz w:val="24"/>
                <w:szCs w:val="24"/>
              </w:rPr>
              <w:t>.</w:t>
            </w:r>
          </w:p>
        </w:tc>
        <w:tc>
          <w:tcPr>
            <w:tcW w:w="4819" w:type="dxa"/>
            <w:tcBorders>
              <w:left w:val="nil"/>
              <w:right w:val="nil"/>
            </w:tcBorders>
          </w:tcPr>
          <w:p w14:paraId="05094AE1" w14:textId="77777777" w:rsidR="00220E8F" w:rsidRDefault="00220E8F" w:rsidP="00220E8F">
            <w:pPr>
              <w:pStyle w:val="NoSpacing"/>
            </w:pPr>
            <w:r>
              <w:t>Decreased ratio of dikdik to impala</w:t>
            </w:r>
          </w:p>
        </w:tc>
      </w:tr>
      <w:tr w:rsidR="00220E8F" w14:paraId="28FDD28B" w14:textId="77777777" w:rsidTr="00220E8F">
        <w:tc>
          <w:tcPr>
            <w:tcW w:w="2518" w:type="dxa"/>
            <w:tcBorders>
              <w:left w:val="nil"/>
              <w:bottom w:val="single" w:sz="18" w:space="0" w:color="auto"/>
              <w:right w:val="nil"/>
            </w:tcBorders>
          </w:tcPr>
          <w:p w14:paraId="62850263" w14:textId="77777777" w:rsidR="00220E8F" w:rsidRDefault="00220E8F" w:rsidP="00220E8F">
            <w:pPr>
              <w:pStyle w:val="NoSpacing"/>
            </w:pPr>
            <w:r>
              <w:t>Hypothesis 3: Prey overheating</w:t>
            </w:r>
          </w:p>
        </w:tc>
        <w:tc>
          <w:tcPr>
            <w:tcW w:w="3686" w:type="dxa"/>
            <w:tcBorders>
              <w:left w:val="nil"/>
              <w:bottom w:val="single" w:sz="18" w:space="0" w:color="auto"/>
              <w:right w:val="nil"/>
            </w:tcBorders>
          </w:tcPr>
          <w:p w14:paraId="23B977D1" w14:textId="77777777" w:rsidR="00220E8F" w:rsidRDefault="00220E8F" w:rsidP="00220E8F">
            <w:pPr>
              <w:pStyle w:val="NoSpacing"/>
            </w:pPr>
            <w:r>
              <w:t>At high temperatures larger bodied animals overheat more quickly, and therefore impala overheat faster than dikdik when temperatures are hot.</w:t>
            </w:r>
          </w:p>
        </w:tc>
        <w:tc>
          <w:tcPr>
            <w:tcW w:w="3969" w:type="dxa"/>
            <w:tcBorders>
              <w:left w:val="nil"/>
              <w:bottom w:val="single" w:sz="18" w:space="0" w:color="auto"/>
              <w:right w:val="nil"/>
            </w:tcBorders>
          </w:tcPr>
          <w:p w14:paraId="1D365D54" w14:textId="77777777" w:rsidR="00220E8F" w:rsidRPr="00744BC1" w:rsidRDefault="00220E8F" w:rsidP="00220E8F">
            <w:pPr>
              <w:pStyle w:val="NoSpacing"/>
              <w:rPr>
                <w:sz w:val="24"/>
                <w:szCs w:val="24"/>
              </w:rPr>
            </w:pPr>
            <w:r>
              <w:rPr>
                <w:sz w:val="24"/>
                <w:szCs w:val="24"/>
              </w:rPr>
              <w:t>Chase times for impala fall as they overheat more quickly than the smaller bodied wild dogs</w:t>
            </w:r>
            <w:r w:rsidRPr="000A54AC">
              <w:rPr>
                <w:sz w:val="24"/>
                <w:szCs w:val="24"/>
                <w:vertAlign w:val="superscript"/>
              </w:rPr>
              <w:t>3</w:t>
            </w:r>
            <w:r>
              <w:rPr>
                <w:sz w:val="24"/>
                <w:szCs w:val="24"/>
              </w:rPr>
              <w:t>.</w:t>
            </w:r>
          </w:p>
        </w:tc>
        <w:tc>
          <w:tcPr>
            <w:tcW w:w="4819" w:type="dxa"/>
            <w:tcBorders>
              <w:left w:val="nil"/>
              <w:bottom w:val="single" w:sz="18" w:space="0" w:color="auto"/>
              <w:right w:val="nil"/>
            </w:tcBorders>
          </w:tcPr>
          <w:p w14:paraId="49A70F2B" w14:textId="77777777" w:rsidR="00220E8F" w:rsidRDefault="00220E8F" w:rsidP="00220E8F">
            <w:pPr>
              <w:pStyle w:val="NoSpacing"/>
            </w:pPr>
            <w:r>
              <w:t>Decreased ratio of dikdik to impala.</w:t>
            </w:r>
          </w:p>
        </w:tc>
      </w:tr>
      <w:tr w:rsidR="00220E8F" w14:paraId="346D1039" w14:textId="77777777" w:rsidTr="00220E8F">
        <w:trPr>
          <w:trHeight w:val="349"/>
        </w:trPr>
        <w:tc>
          <w:tcPr>
            <w:tcW w:w="14992" w:type="dxa"/>
            <w:gridSpan w:val="4"/>
            <w:tcBorders>
              <w:top w:val="single" w:sz="18" w:space="0" w:color="auto"/>
              <w:left w:val="nil"/>
              <w:bottom w:val="nil"/>
              <w:right w:val="nil"/>
            </w:tcBorders>
          </w:tcPr>
          <w:p w14:paraId="2C82E3E2" w14:textId="77777777" w:rsidR="00220E8F" w:rsidRDefault="00220E8F" w:rsidP="00220E8F">
            <w:pPr>
              <w:pStyle w:val="NoSpacing"/>
            </w:pPr>
            <w:r>
              <w:rPr>
                <w:sz w:val="20"/>
                <w:szCs w:val="20"/>
                <w:vertAlign w:val="superscript"/>
              </w:rPr>
              <w:t>1</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2</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0A54AC">
              <w:rPr>
                <w:sz w:val="20"/>
                <w:szCs w:val="20"/>
                <w:vertAlign w:val="superscript"/>
              </w:rPr>
              <w:t>3</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77777777" w:rsidR="00187264" w:rsidRPr="005F0658" w:rsidRDefault="00187264" w:rsidP="00187264">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187264" w:rsidRPr="005F0658" w14:paraId="41969B50" w14:textId="77777777" w:rsidTr="00174B22">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018ACD0E" w14:textId="77777777" w:rsidR="00187264" w:rsidRPr="005F0658" w:rsidRDefault="00187264" w:rsidP="00174B22">
            <w:pPr>
              <w:pStyle w:val="NoSpacing"/>
              <w:rPr>
                <w:sz w:val="24"/>
                <w:szCs w:val="24"/>
              </w:rPr>
            </w:pPr>
            <w:r w:rsidRPr="005F0658">
              <w:rPr>
                <w:sz w:val="24"/>
                <w:szCs w:val="24"/>
              </w:rPr>
              <w:t>Lower</w:t>
            </w:r>
          </w:p>
          <w:p w14:paraId="44E95333" w14:textId="77777777" w:rsidR="00187264" w:rsidRPr="005F0658" w:rsidRDefault="00187264" w:rsidP="00174B22">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174B22">
            <w:pPr>
              <w:pStyle w:val="NoSpacing"/>
              <w:rPr>
                <w:sz w:val="24"/>
                <w:szCs w:val="24"/>
              </w:rPr>
            </w:pPr>
            <w:r w:rsidRPr="005F0658">
              <w:rPr>
                <w:sz w:val="24"/>
                <w:szCs w:val="24"/>
              </w:rPr>
              <w:t>Upper</w:t>
            </w:r>
          </w:p>
          <w:p w14:paraId="45D6CE80" w14:textId="77777777" w:rsidR="00187264" w:rsidRPr="005F0658" w:rsidRDefault="00187264" w:rsidP="00174B22">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174B22">
            <w:pPr>
              <w:pStyle w:val="NoSpacing"/>
              <w:rPr>
                <w:sz w:val="24"/>
                <w:szCs w:val="24"/>
              </w:rPr>
            </w:pPr>
            <w:r w:rsidRPr="005F0658">
              <w:rPr>
                <w:sz w:val="24"/>
                <w:szCs w:val="24"/>
              </w:rPr>
              <w:t>Variable</w:t>
            </w:r>
          </w:p>
          <w:p w14:paraId="56316FB0"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5BB4CE37" w14:textId="77777777" w:rsidTr="00174B22">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17F33AD4" w14:textId="77777777" w:rsidR="00187264" w:rsidRPr="005F0658" w:rsidRDefault="00187264" w:rsidP="00174B22">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692483E5" w14:textId="77777777" w:rsidR="00187264" w:rsidRPr="005F0658" w:rsidRDefault="00187264" w:rsidP="00174B22">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38E4E0D4" w14:textId="77777777" w:rsidR="00187264" w:rsidRPr="005F0658" w:rsidRDefault="00187264" w:rsidP="00174B22">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3F91E96D" w14:textId="77777777" w:rsidR="00187264" w:rsidRPr="005F0658" w:rsidRDefault="00187264" w:rsidP="00174B22">
            <w:pPr>
              <w:pStyle w:val="NoSpacing"/>
              <w:rPr>
                <w:sz w:val="24"/>
                <w:szCs w:val="24"/>
              </w:rPr>
            </w:pPr>
            <w:r w:rsidRPr="005F0658">
              <w:rPr>
                <w:sz w:val="24"/>
                <w:szCs w:val="24"/>
              </w:rPr>
              <w:t>— (4)</w:t>
            </w:r>
          </w:p>
        </w:tc>
      </w:tr>
      <w:tr w:rsidR="00187264" w:rsidRPr="005F0658" w14:paraId="7F3F19F9" w14:textId="77777777" w:rsidTr="00174B22">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693" w:type="dxa"/>
            <w:gridSpan w:val="3"/>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046" w:type="dxa"/>
            <w:vAlign w:val="center"/>
            <w:hideMark/>
          </w:tcPr>
          <w:p w14:paraId="2D3EE0F6" w14:textId="77777777" w:rsidR="00187264" w:rsidRPr="005F0658" w:rsidRDefault="00187264" w:rsidP="00174B22">
            <w:pPr>
              <w:pStyle w:val="NoSpacing"/>
              <w:rPr>
                <w:sz w:val="24"/>
                <w:szCs w:val="24"/>
              </w:rPr>
            </w:pPr>
            <w:r w:rsidRPr="005F0658">
              <w:rPr>
                <w:sz w:val="24"/>
                <w:szCs w:val="24"/>
              </w:rPr>
              <w:t>-57.48</w:t>
            </w:r>
          </w:p>
        </w:tc>
        <w:tc>
          <w:tcPr>
            <w:tcW w:w="1026" w:type="dxa"/>
            <w:gridSpan w:val="2"/>
            <w:vAlign w:val="center"/>
            <w:hideMark/>
          </w:tcPr>
          <w:p w14:paraId="6048FA82" w14:textId="77777777" w:rsidR="00187264" w:rsidRPr="005F0658" w:rsidRDefault="00187264" w:rsidP="00174B22">
            <w:pPr>
              <w:pStyle w:val="NoSpacing"/>
              <w:rPr>
                <w:sz w:val="24"/>
                <w:szCs w:val="24"/>
              </w:rPr>
            </w:pPr>
            <w:r w:rsidRPr="005F0658">
              <w:rPr>
                <w:sz w:val="24"/>
                <w:szCs w:val="24"/>
              </w:rPr>
              <w:t>-137.38</w:t>
            </w:r>
          </w:p>
        </w:tc>
        <w:tc>
          <w:tcPr>
            <w:tcW w:w="1061" w:type="dxa"/>
            <w:gridSpan w:val="3"/>
            <w:vAlign w:val="center"/>
            <w:hideMark/>
          </w:tcPr>
          <w:p w14:paraId="6ABF2F75" w14:textId="77777777" w:rsidR="00187264" w:rsidRPr="005F0658" w:rsidRDefault="00187264" w:rsidP="00174B22">
            <w:pPr>
              <w:pStyle w:val="NoSpacing"/>
              <w:rPr>
                <w:sz w:val="24"/>
                <w:szCs w:val="24"/>
              </w:rPr>
            </w:pPr>
            <w:r w:rsidRPr="005F0658">
              <w:rPr>
                <w:sz w:val="24"/>
                <w:szCs w:val="24"/>
              </w:rPr>
              <w:t>22.41</w:t>
            </w:r>
          </w:p>
        </w:tc>
        <w:tc>
          <w:tcPr>
            <w:tcW w:w="1970" w:type="dxa"/>
            <w:vAlign w:val="center"/>
            <w:hideMark/>
          </w:tcPr>
          <w:p w14:paraId="438C7A5D" w14:textId="77777777" w:rsidR="00187264" w:rsidRPr="005F0658" w:rsidRDefault="00187264" w:rsidP="00174B22">
            <w:pPr>
              <w:pStyle w:val="NoSpacing"/>
              <w:rPr>
                <w:sz w:val="24"/>
                <w:szCs w:val="24"/>
              </w:rPr>
            </w:pPr>
            <w:r w:rsidRPr="005F0658">
              <w:rPr>
                <w:sz w:val="24"/>
                <w:szCs w:val="24"/>
              </w:rPr>
              <w:t>1.00 (4)</w:t>
            </w:r>
          </w:p>
        </w:tc>
      </w:tr>
      <w:tr w:rsidR="00187264" w:rsidRPr="005F0658" w14:paraId="404AF539" w14:textId="77777777" w:rsidTr="00174B22">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693" w:type="dxa"/>
            <w:gridSpan w:val="3"/>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046" w:type="dxa"/>
            <w:vAlign w:val="center"/>
          </w:tcPr>
          <w:p w14:paraId="1C4EE144" w14:textId="77777777" w:rsidR="00187264" w:rsidRPr="005F0658" w:rsidRDefault="00187264" w:rsidP="00174B22">
            <w:pPr>
              <w:pStyle w:val="NoSpacing"/>
              <w:rPr>
                <w:sz w:val="24"/>
                <w:szCs w:val="24"/>
              </w:rPr>
            </w:pPr>
            <w:r w:rsidRPr="005F0658">
              <w:rPr>
                <w:sz w:val="24"/>
                <w:szCs w:val="24"/>
              </w:rPr>
              <w:t>-1.33</w:t>
            </w:r>
          </w:p>
        </w:tc>
        <w:tc>
          <w:tcPr>
            <w:tcW w:w="1026" w:type="dxa"/>
            <w:gridSpan w:val="2"/>
            <w:vAlign w:val="center"/>
          </w:tcPr>
          <w:p w14:paraId="1924BA35" w14:textId="77777777" w:rsidR="00187264" w:rsidRPr="005F0658" w:rsidRDefault="00187264" w:rsidP="00174B22">
            <w:pPr>
              <w:pStyle w:val="NoSpacing"/>
              <w:rPr>
                <w:sz w:val="24"/>
                <w:szCs w:val="24"/>
              </w:rPr>
            </w:pPr>
            <w:r w:rsidRPr="005F0658">
              <w:rPr>
                <w:sz w:val="24"/>
                <w:szCs w:val="24"/>
              </w:rPr>
              <w:t>-2.007</w:t>
            </w:r>
          </w:p>
        </w:tc>
        <w:tc>
          <w:tcPr>
            <w:tcW w:w="1061" w:type="dxa"/>
            <w:gridSpan w:val="3"/>
            <w:vAlign w:val="center"/>
          </w:tcPr>
          <w:p w14:paraId="31084830" w14:textId="77777777" w:rsidR="00187264" w:rsidRPr="005F0658" w:rsidRDefault="00187264" w:rsidP="00174B22">
            <w:pPr>
              <w:pStyle w:val="NoSpacing"/>
              <w:rPr>
                <w:sz w:val="24"/>
                <w:szCs w:val="24"/>
              </w:rPr>
            </w:pPr>
            <w:r w:rsidRPr="005F0658">
              <w:rPr>
                <w:sz w:val="24"/>
                <w:szCs w:val="24"/>
              </w:rPr>
              <w:t>-0.66</w:t>
            </w:r>
          </w:p>
        </w:tc>
        <w:tc>
          <w:tcPr>
            <w:tcW w:w="1970" w:type="dxa"/>
            <w:vAlign w:val="center"/>
          </w:tcPr>
          <w:p w14:paraId="25C63779" w14:textId="77777777" w:rsidR="00187264" w:rsidRPr="005F0658" w:rsidRDefault="00187264" w:rsidP="00174B22">
            <w:pPr>
              <w:pStyle w:val="NoSpacing"/>
              <w:rPr>
                <w:sz w:val="24"/>
                <w:szCs w:val="24"/>
              </w:rPr>
            </w:pPr>
            <w:r w:rsidRPr="005F0658">
              <w:rPr>
                <w:sz w:val="24"/>
                <w:szCs w:val="24"/>
              </w:rPr>
              <w:t>0.88 (3)</w:t>
            </w:r>
          </w:p>
        </w:tc>
      </w:tr>
      <w:tr w:rsidR="00187264" w:rsidRPr="005F0658" w14:paraId="2BF630C2" w14:textId="77777777" w:rsidTr="00174B22">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693" w:type="dxa"/>
            <w:gridSpan w:val="3"/>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046" w:type="dxa"/>
            <w:vAlign w:val="center"/>
          </w:tcPr>
          <w:p w14:paraId="5D54D953" w14:textId="77777777" w:rsidR="00187264" w:rsidRPr="005F0658" w:rsidRDefault="00187264" w:rsidP="00174B22">
            <w:pPr>
              <w:pStyle w:val="NoSpacing"/>
              <w:rPr>
                <w:sz w:val="24"/>
                <w:szCs w:val="24"/>
              </w:rPr>
            </w:pPr>
            <w:r w:rsidRPr="005F0658">
              <w:rPr>
                <w:sz w:val="24"/>
                <w:szCs w:val="24"/>
              </w:rPr>
              <w:t>0.054</w:t>
            </w:r>
          </w:p>
        </w:tc>
        <w:tc>
          <w:tcPr>
            <w:tcW w:w="1026" w:type="dxa"/>
            <w:gridSpan w:val="2"/>
            <w:vAlign w:val="center"/>
          </w:tcPr>
          <w:p w14:paraId="1B223480" w14:textId="77777777" w:rsidR="00187264" w:rsidRPr="005F0658" w:rsidRDefault="00187264" w:rsidP="00174B22">
            <w:pPr>
              <w:pStyle w:val="NoSpacing"/>
              <w:rPr>
                <w:sz w:val="24"/>
                <w:szCs w:val="24"/>
              </w:rPr>
            </w:pPr>
            <w:r w:rsidRPr="005F0658">
              <w:rPr>
                <w:sz w:val="24"/>
                <w:szCs w:val="24"/>
              </w:rPr>
              <w:t>-0.24</w:t>
            </w:r>
          </w:p>
        </w:tc>
        <w:tc>
          <w:tcPr>
            <w:tcW w:w="1061" w:type="dxa"/>
            <w:gridSpan w:val="3"/>
            <w:vAlign w:val="center"/>
          </w:tcPr>
          <w:p w14:paraId="0A44C2D5" w14:textId="77777777" w:rsidR="00187264" w:rsidRPr="005F0658" w:rsidRDefault="00187264" w:rsidP="00174B22">
            <w:pPr>
              <w:pStyle w:val="NoSpacing"/>
              <w:rPr>
                <w:sz w:val="24"/>
                <w:szCs w:val="24"/>
              </w:rPr>
            </w:pPr>
            <w:r w:rsidRPr="005F0658">
              <w:rPr>
                <w:sz w:val="24"/>
                <w:szCs w:val="24"/>
              </w:rPr>
              <w:t>0.35</w:t>
            </w:r>
          </w:p>
        </w:tc>
        <w:tc>
          <w:tcPr>
            <w:tcW w:w="1970" w:type="dxa"/>
            <w:vAlign w:val="center"/>
          </w:tcPr>
          <w:p w14:paraId="0AF31EED" w14:textId="77777777" w:rsidR="00187264" w:rsidRPr="005F0658" w:rsidRDefault="00187264" w:rsidP="00174B22">
            <w:pPr>
              <w:pStyle w:val="NoSpacing"/>
              <w:rPr>
                <w:sz w:val="24"/>
                <w:szCs w:val="24"/>
              </w:rPr>
            </w:pPr>
            <w:r w:rsidRPr="005F0658">
              <w:rPr>
                <w:sz w:val="24"/>
                <w:szCs w:val="24"/>
              </w:rPr>
              <w:t>0.68 (2)</w:t>
            </w:r>
          </w:p>
        </w:tc>
      </w:tr>
      <w:tr w:rsidR="00187264" w:rsidRPr="005F0658" w14:paraId="4C73A385" w14:textId="77777777" w:rsidTr="00174B22">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693" w:type="dxa"/>
            <w:gridSpan w:val="3"/>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046" w:type="dxa"/>
            <w:vAlign w:val="center"/>
          </w:tcPr>
          <w:p w14:paraId="098FDB62" w14:textId="77777777" w:rsidR="00187264" w:rsidRPr="005F0658" w:rsidRDefault="00187264" w:rsidP="00174B22">
            <w:pPr>
              <w:pStyle w:val="NoSpacing"/>
              <w:rPr>
                <w:sz w:val="24"/>
                <w:szCs w:val="24"/>
              </w:rPr>
            </w:pPr>
            <w:r w:rsidRPr="005F0658">
              <w:rPr>
                <w:sz w:val="24"/>
                <w:szCs w:val="24"/>
              </w:rPr>
              <w:t>-2.97</w:t>
            </w:r>
          </w:p>
        </w:tc>
        <w:tc>
          <w:tcPr>
            <w:tcW w:w="1026" w:type="dxa"/>
            <w:gridSpan w:val="2"/>
            <w:vAlign w:val="center"/>
          </w:tcPr>
          <w:p w14:paraId="6EDFF72B" w14:textId="77777777" w:rsidR="00187264" w:rsidRPr="005F0658" w:rsidRDefault="00187264" w:rsidP="00174B22">
            <w:pPr>
              <w:pStyle w:val="NoSpacing"/>
              <w:rPr>
                <w:sz w:val="24"/>
                <w:szCs w:val="24"/>
              </w:rPr>
            </w:pPr>
            <w:r w:rsidRPr="005F0658">
              <w:rPr>
                <w:sz w:val="24"/>
                <w:szCs w:val="24"/>
              </w:rPr>
              <w:t>-6.31</w:t>
            </w:r>
          </w:p>
        </w:tc>
        <w:tc>
          <w:tcPr>
            <w:tcW w:w="1061" w:type="dxa"/>
            <w:gridSpan w:val="3"/>
            <w:vAlign w:val="center"/>
          </w:tcPr>
          <w:p w14:paraId="211A3225" w14:textId="77777777" w:rsidR="00187264" w:rsidRPr="005F0658" w:rsidRDefault="00187264" w:rsidP="00174B22">
            <w:pPr>
              <w:pStyle w:val="NoSpacing"/>
              <w:rPr>
                <w:sz w:val="24"/>
                <w:szCs w:val="24"/>
              </w:rPr>
            </w:pPr>
            <w:r w:rsidRPr="005F0658">
              <w:rPr>
                <w:sz w:val="24"/>
                <w:szCs w:val="24"/>
              </w:rPr>
              <w:t>0.36</w:t>
            </w:r>
          </w:p>
        </w:tc>
        <w:tc>
          <w:tcPr>
            <w:tcW w:w="1970" w:type="dxa"/>
            <w:vAlign w:val="center"/>
          </w:tcPr>
          <w:p w14:paraId="0502834C" w14:textId="77777777" w:rsidR="00187264" w:rsidRPr="005F0658" w:rsidRDefault="00187264" w:rsidP="00174B22">
            <w:pPr>
              <w:pStyle w:val="NoSpacing"/>
              <w:rPr>
                <w:sz w:val="24"/>
                <w:szCs w:val="24"/>
              </w:rPr>
            </w:pPr>
            <w:r w:rsidRPr="005F0658">
              <w:rPr>
                <w:sz w:val="24"/>
                <w:szCs w:val="24"/>
              </w:rPr>
              <w:t>0.60 (1)</w:t>
            </w:r>
          </w:p>
        </w:tc>
      </w:tr>
      <w:tr w:rsidR="00187264" w:rsidRPr="005F0658" w14:paraId="0B84010E" w14:textId="77777777" w:rsidTr="00174B22">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693" w:type="dxa"/>
            <w:gridSpan w:val="3"/>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046" w:type="dxa"/>
            <w:vAlign w:val="center"/>
          </w:tcPr>
          <w:p w14:paraId="678AA570" w14:textId="77777777" w:rsidR="00187264" w:rsidRPr="005F0658" w:rsidRDefault="00187264" w:rsidP="00174B22">
            <w:pPr>
              <w:pStyle w:val="NoSpacing"/>
              <w:rPr>
                <w:sz w:val="24"/>
                <w:szCs w:val="24"/>
              </w:rPr>
            </w:pPr>
            <w:r w:rsidRPr="005F0658">
              <w:rPr>
                <w:sz w:val="24"/>
                <w:szCs w:val="24"/>
              </w:rPr>
              <w:t>0.13</w:t>
            </w:r>
          </w:p>
        </w:tc>
        <w:tc>
          <w:tcPr>
            <w:tcW w:w="1026" w:type="dxa"/>
            <w:gridSpan w:val="2"/>
            <w:vAlign w:val="center"/>
          </w:tcPr>
          <w:p w14:paraId="4CF9A9A1" w14:textId="77777777" w:rsidR="00187264" w:rsidRPr="005F0658" w:rsidRDefault="00187264" w:rsidP="00174B22">
            <w:pPr>
              <w:pStyle w:val="NoSpacing"/>
              <w:rPr>
                <w:sz w:val="24"/>
                <w:szCs w:val="24"/>
              </w:rPr>
            </w:pPr>
            <w:r w:rsidRPr="005F0658">
              <w:rPr>
                <w:sz w:val="24"/>
                <w:szCs w:val="24"/>
              </w:rPr>
              <w:t>0.004</w:t>
            </w:r>
          </w:p>
        </w:tc>
        <w:tc>
          <w:tcPr>
            <w:tcW w:w="1061" w:type="dxa"/>
            <w:gridSpan w:val="3"/>
            <w:vAlign w:val="center"/>
          </w:tcPr>
          <w:p w14:paraId="20ED6D91" w14:textId="77777777" w:rsidR="00187264" w:rsidRPr="005F0658" w:rsidRDefault="00187264" w:rsidP="00174B22">
            <w:pPr>
              <w:pStyle w:val="NoSpacing"/>
              <w:rPr>
                <w:sz w:val="24"/>
                <w:szCs w:val="24"/>
              </w:rPr>
            </w:pPr>
            <w:r w:rsidRPr="005F0658">
              <w:rPr>
                <w:sz w:val="24"/>
                <w:szCs w:val="24"/>
              </w:rPr>
              <w:t>0.25</w:t>
            </w:r>
          </w:p>
        </w:tc>
        <w:tc>
          <w:tcPr>
            <w:tcW w:w="1970" w:type="dxa"/>
            <w:vAlign w:val="center"/>
          </w:tcPr>
          <w:p w14:paraId="4F91129D" w14:textId="77777777" w:rsidR="00187264" w:rsidRPr="005F0658" w:rsidRDefault="00187264" w:rsidP="00174B22">
            <w:pPr>
              <w:pStyle w:val="NoSpacing"/>
              <w:rPr>
                <w:sz w:val="24"/>
                <w:szCs w:val="24"/>
              </w:rPr>
            </w:pPr>
            <w:r w:rsidRPr="005F0658">
              <w:rPr>
                <w:sz w:val="24"/>
                <w:szCs w:val="24"/>
              </w:rPr>
              <w:t>0.60 (1)</w:t>
            </w:r>
          </w:p>
        </w:tc>
      </w:tr>
      <w:tr w:rsidR="00187264" w:rsidRPr="005F0658" w14:paraId="1B5D8306" w14:textId="77777777" w:rsidTr="00174B22">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061C8DFF" w14:textId="77777777" w:rsidR="00187264" w:rsidRPr="005F0658" w:rsidRDefault="00187264" w:rsidP="00174B22">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108034CC" w14:textId="77777777" w:rsidR="00187264" w:rsidRPr="005F0658" w:rsidRDefault="00187264" w:rsidP="00174B22">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217642B0" w14:textId="77777777" w:rsidR="00187264" w:rsidRPr="005F0658" w:rsidRDefault="00187264" w:rsidP="00174B22">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E925D7" w14:textId="77777777" w:rsidR="00187264" w:rsidRPr="005F0658" w:rsidRDefault="00187264" w:rsidP="00174B22">
            <w:pPr>
              <w:pStyle w:val="NoSpacing"/>
              <w:rPr>
                <w:sz w:val="24"/>
                <w:szCs w:val="24"/>
              </w:rPr>
            </w:pPr>
            <w:r w:rsidRPr="005F0658">
              <w:rPr>
                <w:sz w:val="24"/>
                <w:szCs w:val="24"/>
              </w:rPr>
              <w:t>0.58 (1)</w:t>
            </w:r>
          </w:p>
        </w:tc>
      </w:tr>
      <w:tr w:rsidR="00187264" w:rsidRPr="005F0658" w14:paraId="0755F4EC" w14:textId="77777777" w:rsidTr="00174B22">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36102AAE" w14:textId="77777777" w:rsidR="00187264" w:rsidRPr="005F0658" w:rsidRDefault="00187264" w:rsidP="00174B22">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5422B61" w14:textId="77777777" w:rsidR="00187264" w:rsidRPr="005F0658" w:rsidRDefault="00187264" w:rsidP="00174B22">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7686FDBA" w14:textId="77777777" w:rsidR="00187264" w:rsidRPr="005F0658" w:rsidRDefault="00187264" w:rsidP="00174B22">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33C0D270" w14:textId="77777777" w:rsidR="00187264" w:rsidRPr="005F0658" w:rsidRDefault="00187264" w:rsidP="00174B22">
            <w:pPr>
              <w:pStyle w:val="NoSpacing"/>
              <w:rPr>
                <w:b/>
                <w:sz w:val="24"/>
                <w:szCs w:val="24"/>
              </w:rPr>
            </w:pPr>
            <w:r w:rsidRPr="005F0658">
              <w:rPr>
                <w:sz w:val="24"/>
                <w:szCs w:val="24"/>
              </w:rPr>
              <w:t>— (2)</w:t>
            </w:r>
          </w:p>
        </w:tc>
      </w:tr>
      <w:tr w:rsidR="00187264" w:rsidRPr="005F0658" w14:paraId="3155E4F2" w14:textId="77777777" w:rsidTr="00174B22">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693" w:type="dxa"/>
            <w:gridSpan w:val="3"/>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046" w:type="dxa"/>
            <w:tcBorders>
              <w:top w:val="nil"/>
            </w:tcBorders>
            <w:vAlign w:val="center"/>
          </w:tcPr>
          <w:p w14:paraId="544C68F2" w14:textId="77777777" w:rsidR="00187264" w:rsidRPr="005F0658" w:rsidRDefault="00187264" w:rsidP="00174B22">
            <w:pPr>
              <w:pStyle w:val="NoSpacing"/>
              <w:rPr>
                <w:sz w:val="24"/>
                <w:szCs w:val="24"/>
              </w:rPr>
            </w:pPr>
            <w:r w:rsidRPr="005F0658">
              <w:rPr>
                <w:sz w:val="24"/>
                <w:szCs w:val="24"/>
              </w:rPr>
              <w:t>-3.01</w:t>
            </w:r>
          </w:p>
        </w:tc>
        <w:tc>
          <w:tcPr>
            <w:tcW w:w="1026" w:type="dxa"/>
            <w:gridSpan w:val="2"/>
            <w:tcBorders>
              <w:top w:val="nil"/>
            </w:tcBorders>
            <w:vAlign w:val="center"/>
          </w:tcPr>
          <w:p w14:paraId="1262F33E" w14:textId="77777777" w:rsidR="00187264" w:rsidRPr="005F0658" w:rsidRDefault="00187264" w:rsidP="00174B22">
            <w:pPr>
              <w:pStyle w:val="NoSpacing"/>
              <w:rPr>
                <w:sz w:val="24"/>
                <w:szCs w:val="24"/>
              </w:rPr>
            </w:pPr>
            <w:r w:rsidRPr="005F0658">
              <w:rPr>
                <w:sz w:val="24"/>
                <w:szCs w:val="24"/>
              </w:rPr>
              <w:t>-3.45</w:t>
            </w:r>
          </w:p>
        </w:tc>
        <w:tc>
          <w:tcPr>
            <w:tcW w:w="1061" w:type="dxa"/>
            <w:gridSpan w:val="3"/>
            <w:tcBorders>
              <w:top w:val="nil"/>
            </w:tcBorders>
            <w:vAlign w:val="center"/>
          </w:tcPr>
          <w:p w14:paraId="791A5781" w14:textId="77777777" w:rsidR="00187264" w:rsidRPr="005F0658" w:rsidRDefault="00187264" w:rsidP="00174B22">
            <w:pPr>
              <w:pStyle w:val="NoSpacing"/>
              <w:rPr>
                <w:sz w:val="24"/>
                <w:szCs w:val="24"/>
              </w:rPr>
            </w:pPr>
            <w:r w:rsidRPr="005F0658">
              <w:rPr>
                <w:sz w:val="24"/>
                <w:szCs w:val="24"/>
              </w:rPr>
              <w:t>-2.57</w:t>
            </w:r>
          </w:p>
        </w:tc>
        <w:tc>
          <w:tcPr>
            <w:tcW w:w="1970" w:type="dxa"/>
            <w:tcBorders>
              <w:top w:val="nil"/>
            </w:tcBorders>
            <w:vAlign w:val="center"/>
          </w:tcPr>
          <w:p w14:paraId="029BE2BC" w14:textId="77777777" w:rsidR="00187264" w:rsidRPr="005F0658" w:rsidRDefault="00187264" w:rsidP="00174B22">
            <w:pPr>
              <w:pStyle w:val="NoSpacing"/>
              <w:rPr>
                <w:sz w:val="24"/>
                <w:szCs w:val="24"/>
              </w:rPr>
            </w:pPr>
            <w:r w:rsidRPr="005F0658">
              <w:rPr>
                <w:sz w:val="24"/>
                <w:szCs w:val="24"/>
              </w:rPr>
              <w:t>1.00 (2)</w:t>
            </w:r>
          </w:p>
        </w:tc>
      </w:tr>
      <w:tr w:rsidR="00187264" w:rsidRPr="005F0658" w14:paraId="56AE384D" w14:textId="77777777" w:rsidTr="00174B22">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693" w:type="dxa"/>
            <w:gridSpan w:val="3"/>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046" w:type="dxa"/>
            <w:vAlign w:val="center"/>
          </w:tcPr>
          <w:p w14:paraId="0CC32C66" w14:textId="77777777" w:rsidR="00187264" w:rsidRPr="005F0658" w:rsidRDefault="00187264" w:rsidP="00174B22">
            <w:pPr>
              <w:pStyle w:val="NoSpacing"/>
              <w:rPr>
                <w:sz w:val="24"/>
                <w:szCs w:val="24"/>
              </w:rPr>
            </w:pPr>
            <w:r w:rsidRPr="005F0658">
              <w:rPr>
                <w:sz w:val="24"/>
                <w:szCs w:val="24"/>
              </w:rPr>
              <w:t>-1.84</w:t>
            </w:r>
          </w:p>
        </w:tc>
        <w:tc>
          <w:tcPr>
            <w:tcW w:w="1026" w:type="dxa"/>
            <w:gridSpan w:val="2"/>
            <w:vAlign w:val="center"/>
          </w:tcPr>
          <w:p w14:paraId="368AFF33" w14:textId="77777777" w:rsidR="00187264" w:rsidRPr="005F0658" w:rsidRDefault="00187264" w:rsidP="00174B22">
            <w:pPr>
              <w:pStyle w:val="NoSpacing"/>
              <w:rPr>
                <w:sz w:val="24"/>
                <w:szCs w:val="24"/>
              </w:rPr>
            </w:pPr>
            <w:r w:rsidRPr="005F0658">
              <w:rPr>
                <w:sz w:val="24"/>
                <w:szCs w:val="24"/>
              </w:rPr>
              <w:t>-2.063</w:t>
            </w:r>
          </w:p>
        </w:tc>
        <w:tc>
          <w:tcPr>
            <w:tcW w:w="1061" w:type="dxa"/>
            <w:gridSpan w:val="3"/>
            <w:vAlign w:val="center"/>
          </w:tcPr>
          <w:p w14:paraId="0D6D1F92" w14:textId="77777777" w:rsidR="00187264" w:rsidRPr="005F0658" w:rsidRDefault="00187264" w:rsidP="00174B22">
            <w:pPr>
              <w:pStyle w:val="NoSpacing"/>
              <w:rPr>
                <w:sz w:val="24"/>
                <w:szCs w:val="24"/>
              </w:rPr>
            </w:pPr>
            <w:r w:rsidRPr="005F0658">
              <w:rPr>
                <w:sz w:val="24"/>
                <w:szCs w:val="24"/>
              </w:rPr>
              <w:t>-1.62</w:t>
            </w:r>
          </w:p>
        </w:tc>
        <w:tc>
          <w:tcPr>
            <w:tcW w:w="1970" w:type="dxa"/>
            <w:vAlign w:val="center"/>
          </w:tcPr>
          <w:p w14:paraId="2E60E7ED" w14:textId="77777777" w:rsidR="00187264" w:rsidRPr="005F0658" w:rsidRDefault="00187264" w:rsidP="00174B22">
            <w:pPr>
              <w:pStyle w:val="NoSpacing"/>
              <w:rPr>
                <w:sz w:val="24"/>
                <w:szCs w:val="24"/>
              </w:rPr>
            </w:pPr>
            <w:r w:rsidRPr="005F0658">
              <w:rPr>
                <w:sz w:val="24"/>
                <w:szCs w:val="24"/>
              </w:rPr>
              <w:t>1.00 (2)</w:t>
            </w:r>
          </w:p>
        </w:tc>
      </w:tr>
      <w:tr w:rsidR="00187264" w:rsidRPr="005F0658" w14:paraId="15C71B89" w14:textId="77777777" w:rsidTr="00174B22">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693" w:type="dxa"/>
            <w:gridSpan w:val="3"/>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046" w:type="dxa"/>
            <w:vAlign w:val="center"/>
          </w:tcPr>
          <w:p w14:paraId="32329B59" w14:textId="77777777" w:rsidR="00187264" w:rsidRPr="005F0658" w:rsidRDefault="00187264" w:rsidP="00174B22">
            <w:pPr>
              <w:pStyle w:val="NoSpacing"/>
              <w:rPr>
                <w:b/>
                <w:sz w:val="24"/>
                <w:szCs w:val="24"/>
              </w:rPr>
            </w:pPr>
            <w:r w:rsidRPr="005F0658">
              <w:rPr>
                <w:sz w:val="24"/>
                <w:szCs w:val="24"/>
              </w:rPr>
              <w:t>-0.006</w:t>
            </w:r>
          </w:p>
        </w:tc>
        <w:tc>
          <w:tcPr>
            <w:tcW w:w="1026" w:type="dxa"/>
            <w:gridSpan w:val="2"/>
            <w:vAlign w:val="center"/>
          </w:tcPr>
          <w:p w14:paraId="5A7E8696" w14:textId="77777777" w:rsidR="00187264" w:rsidRPr="005F0658" w:rsidRDefault="00187264" w:rsidP="00174B22">
            <w:pPr>
              <w:pStyle w:val="NoSpacing"/>
              <w:rPr>
                <w:b/>
                <w:sz w:val="24"/>
                <w:szCs w:val="24"/>
              </w:rPr>
            </w:pPr>
            <w:r w:rsidRPr="005F0658">
              <w:rPr>
                <w:sz w:val="24"/>
                <w:szCs w:val="24"/>
              </w:rPr>
              <w:t>-0.12</w:t>
            </w:r>
          </w:p>
        </w:tc>
        <w:tc>
          <w:tcPr>
            <w:tcW w:w="1061" w:type="dxa"/>
            <w:gridSpan w:val="3"/>
            <w:vAlign w:val="center"/>
          </w:tcPr>
          <w:p w14:paraId="42FE1FDA" w14:textId="77777777" w:rsidR="00187264" w:rsidRPr="005F0658" w:rsidRDefault="00187264" w:rsidP="00174B22">
            <w:pPr>
              <w:pStyle w:val="NoSpacing"/>
              <w:rPr>
                <w:b/>
                <w:sz w:val="24"/>
                <w:szCs w:val="24"/>
              </w:rPr>
            </w:pPr>
            <w:r w:rsidRPr="005F0658">
              <w:rPr>
                <w:sz w:val="24"/>
                <w:szCs w:val="24"/>
              </w:rPr>
              <w:t>0.11</w:t>
            </w:r>
          </w:p>
        </w:tc>
        <w:tc>
          <w:tcPr>
            <w:tcW w:w="1970" w:type="dxa"/>
            <w:vAlign w:val="center"/>
          </w:tcPr>
          <w:p w14:paraId="2A18D599"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2C3D633C" w14:textId="77777777" w:rsidTr="00174B22">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693" w:type="dxa"/>
            <w:gridSpan w:val="3"/>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046" w:type="dxa"/>
            <w:vAlign w:val="center"/>
          </w:tcPr>
          <w:p w14:paraId="046382D6" w14:textId="77777777" w:rsidR="00187264" w:rsidRPr="005F0658" w:rsidRDefault="00187264" w:rsidP="00174B22">
            <w:pPr>
              <w:pStyle w:val="NoSpacing"/>
              <w:rPr>
                <w:b/>
                <w:sz w:val="24"/>
                <w:szCs w:val="24"/>
              </w:rPr>
            </w:pPr>
            <w:r w:rsidRPr="005F0658">
              <w:rPr>
                <w:sz w:val="24"/>
                <w:szCs w:val="24"/>
              </w:rPr>
              <w:t>7.43</w:t>
            </w:r>
          </w:p>
        </w:tc>
        <w:tc>
          <w:tcPr>
            <w:tcW w:w="1026" w:type="dxa"/>
            <w:gridSpan w:val="2"/>
            <w:vAlign w:val="center"/>
          </w:tcPr>
          <w:p w14:paraId="789F0F66" w14:textId="77777777" w:rsidR="00187264" w:rsidRPr="005F0658" w:rsidRDefault="00187264" w:rsidP="00174B22">
            <w:pPr>
              <w:pStyle w:val="NoSpacing"/>
              <w:rPr>
                <w:b/>
                <w:sz w:val="24"/>
                <w:szCs w:val="24"/>
              </w:rPr>
            </w:pPr>
            <w:r w:rsidRPr="005F0658">
              <w:rPr>
                <w:sz w:val="24"/>
                <w:szCs w:val="24"/>
              </w:rPr>
              <w:t>-18.14</w:t>
            </w:r>
          </w:p>
        </w:tc>
        <w:tc>
          <w:tcPr>
            <w:tcW w:w="1061" w:type="dxa"/>
            <w:gridSpan w:val="3"/>
            <w:vAlign w:val="center"/>
          </w:tcPr>
          <w:p w14:paraId="091EBD16" w14:textId="77777777" w:rsidR="00187264" w:rsidRPr="005F0658" w:rsidRDefault="00187264" w:rsidP="00174B22">
            <w:pPr>
              <w:pStyle w:val="NoSpacing"/>
              <w:rPr>
                <w:b/>
                <w:sz w:val="24"/>
                <w:szCs w:val="24"/>
              </w:rPr>
            </w:pPr>
            <w:r w:rsidRPr="005F0658">
              <w:rPr>
                <w:sz w:val="24"/>
                <w:szCs w:val="24"/>
              </w:rPr>
              <w:t>33.003</w:t>
            </w:r>
          </w:p>
        </w:tc>
        <w:tc>
          <w:tcPr>
            <w:tcW w:w="1970" w:type="dxa"/>
            <w:vAlign w:val="center"/>
          </w:tcPr>
          <w:p w14:paraId="7B48A05F" w14:textId="77777777" w:rsidR="00187264" w:rsidRPr="005F0658" w:rsidRDefault="00187264" w:rsidP="00174B22">
            <w:pPr>
              <w:pStyle w:val="NoSpacing"/>
              <w:rPr>
                <w:b/>
                <w:sz w:val="24"/>
                <w:szCs w:val="24"/>
              </w:rPr>
            </w:pPr>
            <w:r w:rsidRPr="005F0658">
              <w:rPr>
                <w:sz w:val="24"/>
                <w:szCs w:val="24"/>
              </w:rPr>
              <w:t>1.00 (2)</w:t>
            </w:r>
          </w:p>
        </w:tc>
      </w:tr>
      <w:tr w:rsidR="00187264" w:rsidRPr="005F0658" w14:paraId="0D92860A" w14:textId="77777777" w:rsidTr="00174B22">
        <w:trPr>
          <w:gridAfter w:val="1"/>
          <w:wAfter w:w="118" w:type="dxa"/>
          <w:trHeight w:val="324"/>
        </w:trPr>
        <w:tc>
          <w:tcPr>
            <w:tcW w:w="1418" w:type="dxa"/>
            <w:vMerge/>
            <w:vAlign w:val="center"/>
          </w:tcPr>
          <w:p w14:paraId="4A14BF0D" w14:textId="77777777" w:rsidR="00187264" w:rsidRPr="005F0658" w:rsidRDefault="00187264" w:rsidP="00174B22">
            <w:pPr>
              <w:pStyle w:val="NoSpacing"/>
              <w:rPr>
                <w:sz w:val="24"/>
                <w:szCs w:val="24"/>
              </w:rPr>
            </w:pPr>
          </w:p>
        </w:tc>
        <w:tc>
          <w:tcPr>
            <w:tcW w:w="2693" w:type="dxa"/>
            <w:gridSpan w:val="3"/>
            <w:vAlign w:val="center"/>
          </w:tcPr>
          <w:p w14:paraId="18F22FCA" w14:textId="77777777" w:rsidR="00187264" w:rsidRPr="005F0658" w:rsidRDefault="00187264" w:rsidP="00174B22">
            <w:pPr>
              <w:pStyle w:val="NoSpacing"/>
              <w:rPr>
                <w:b/>
                <w:sz w:val="24"/>
                <w:szCs w:val="24"/>
              </w:rPr>
            </w:pPr>
            <w:r w:rsidRPr="005F0658">
              <w:rPr>
                <w:sz w:val="24"/>
                <w:szCs w:val="24"/>
              </w:rPr>
              <w:t>Rainfall (mm)</w:t>
            </w:r>
          </w:p>
        </w:tc>
        <w:tc>
          <w:tcPr>
            <w:tcW w:w="1046" w:type="dxa"/>
            <w:vAlign w:val="center"/>
          </w:tcPr>
          <w:p w14:paraId="1E201899" w14:textId="77777777" w:rsidR="00187264" w:rsidRPr="005F0658" w:rsidRDefault="00187264" w:rsidP="00174B22">
            <w:pPr>
              <w:pStyle w:val="NoSpacing"/>
              <w:rPr>
                <w:b/>
                <w:sz w:val="24"/>
                <w:szCs w:val="24"/>
              </w:rPr>
            </w:pPr>
            <w:r w:rsidRPr="005F0658">
              <w:rPr>
                <w:sz w:val="24"/>
                <w:szCs w:val="24"/>
              </w:rPr>
              <w:t>-0.14</w:t>
            </w:r>
          </w:p>
        </w:tc>
        <w:tc>
          <w:tcPr>
            <w:tcW w:w="1026" w:type="dxa"/>
            <w:gridSpan w:val="2"/>
            <w:vAlign w:val="center"/>
          </w:tcPr>
          <w:p w14:paraId="505C729C" w14:textId="77777777" w:rsidR="00187264" w:rsidRPr="005F0658" w:rsidRDefault="00187264" w:rsidP="00174B22">
            <w:pPr>
              <w:pStyle w:val="NoSpacing"/>
              <w:rPr>
                <w:b/>
                <w:sz w:val="24"/>
                <w:szCs w:val="24"/>
              </w:rPr>
            </w:pPr>
            <w:r w:rsidRPr="005F0658">
              <w:rPr>
                <w:sz w:val="24"/>
                <w:szCs w:val="24"/>
              </w:rPr>
              <w:t>-2.30</w:t>
            </w:r>
          </w:p>
        </w:tc>
        <w:tc>
          <w:tcPr>
            <w:tcW w:w="1061" w:type="dxa"/>
            <w:gridSpan w:val="3"/>
            <w:vAlign w:val="center"/>
          </w:tcPr>
          <w:p w14:paraId="05A59A06" w14:textId="77777777" w:rsidR="00187264" w:rsidRPr="005F0658" w:rsidRDefault="00187264" w:rsidP="00174B22">
            <w:pPr>
              <w:pStyle w:val="NoSpacing"/>
              <w:rPr>
                <w:b/>
                <w:sz w:val="24"/>
                <w:szCs w:val="24"/>
              </w:rPr>
            </w:pPr>
            <w:r w:rsidRPr="005F0658">
              <w:rPr>
                <w:sz w:val="24"/>
                <w:szCs w:val="24"/>
              </w:rPr>
              <w:t>2.16</w:t>
            </w:r>
          </w:p>
        </w:tc>
        <w:tc>
          <w:tcPr>
            <w:tcW w:w="1970" w:type="dxa"/>
            <w:vAlign w:val="center"/>
          </w:tcPr>
          <w:p w14:paraId="3D12995E"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4C5A9E15" w14:textId="77777777" w:rsidTr="00174B22">
        <w:trPr>
          <w:gridAfter w:val="1"/>
          <w:wAfter w:w="118" w:type="dxa"/>
          <w:trHeight w:val="324"/>
        </w:trPr>
        <w:tc>
          <w:tcPr>
            <w:tcW w:w="1418" w:type="dxa"/>
            <w:vMerge/>
            <w:vAlign w:val="center"/>
          </w:tcPr>
          <w:p w14:paraId="492CEDC5" w14:textId="77777777" w:rsidR="00187264" w:rsidRPr="005F0658" w:rsidRDefault="00187264" w:rsidP="00174B22">
            <w:pPr>
              <w:pStyle w:val="NoSpacing"/>
              <w:rPr>
                <w:sz w:val="24"/>
                <w:szCs w:val="24"/>
              </w:rPr>
            </w:pPr>
          </w:p>
        </w:tc>
        <w:tc>
          <w:tcPr>
            <w:tcW w:w="2693" w:type="dxa"/>
            <w:gridSpan w:val="3"/>
            <w:vAlign w:val="center"/>
          </w:tcPr>
          <w:p w14:paraId="5BAA8AFC" w14:textId="77777777" w:rsidR="00187264" w:rsidRPr="005F0658" w:rsidRDefault="00187264" w:rsidP="00174B22">
            <w:pPr>
              <w:pStyle w:val="NoSpacing"/>
              <w:rPr>
                <w:b/>
                <w:sz w:val="24"/>
                <w:szCs w:val="24"/>
              </w:rPr>
            </w:pPr>
            <w:proofErr w:type="spellStart"/>
            <w:r w:rsidRPr="005F0658">
              <w:rPr>
                <w:sz w:val="24"/>
                <w:szCs w:val="24"/>
              </w:rPr>
              <w:t>Rainfall:Temperature</w:t>
            </w:r>
            <w:proofErr w:type="spellEnd"/>
          </w:p>
        </w:tc>
        <w:tc>
          <w:tcPr>
            <w:tcW w:w="1046" w:type="dxa"/>
            <w:vAlign w:val="center"/>
          </w:tcPr>
          <w:p w14:paraId="38A2DF62" w14:textId="77777777" w:rsidR="00187264" w:rsidRPr="005F0658" w:rsidRDefault="00187264" w:rsidP="00174B22">
            <w:pPr>
              <w:pStyle w:val="NoSpacing"/>
              <w:rPr>
                <w:b/>
                <w:sz w:val="24"/>
                <w:szCs w:val="24"/>
              </w:rPr>
            </w:pPr>
            <w:r w:rsidRPr="005F0658">
              <w:rPr>
                <w:sz w:val="24"/>
                <w:szCs w:val="24"/>
              </w:rPr>
              <w:t>0.013</w:t>
            </w:r>
          </w:p>
        </w:tc>
        <w:tc>
          <w:tcPr>
            <w:tcW w:w="1026" w:type="dxa"/>
            <w:gridSpan w:val="2"/>
            <w:vAlign w:val="center"/>
          </w:tcPr>
          <w:p w14:paraId="5B60736A" w14:textId="77777777" w:rsidR="00187264" w:rsidRPr="005F0658" w:rsidRDefault="00187264" w:rsidP="00174B22">
            <w:pPr>
              <w:pStyle w:val="NoSpacing"/>
              <w:rPr>
                <w:b/>
                <w:sz w:val="24"/>
                <w:szCs w:val="24"/>
              </w:rPr>
            </w:pPr>
            <w:r w:rsidRPr="005F0658">
              <w:rPr>
                <w:sz w:val="24"/>
                <w:szCs w:val="24"/>
              </w:rPr>
              <w:t>-0.071</w:t>
            </w:r>
          </w:p>
        </w:tc>
        <w:tc>
          <w:tcPr>
            <w:tcW w:w="1061" w:type="dxa"/>
            <w:gridSpan w:val="3"/>
            <w:vAlign w:val="center"/>
          </w:tcPr>
          <w:p w14:paraId="1E3887EB" w14:textId="77777777" w:rsidR="00187264" w:rsidRPr="005F0658" w:rsidRDefault="00187264" w:rsidP="00174B22">
            <w:pPr>
              <w:pStyle w:val="NoSpacing"/>
              <w:rPr>
                <w:b/>
                <w:sz w:val="24"/>
                <w:szCs w:val="24"/>
              </w:rPr>
            </w:pPr>
            <w:r w:rsidRPr="005F0658">
              <w:rPr>
                <w:sz w:val="24"/>
                <w:szCs w:val="24"/>
              </w:rPr>
              <w:t>0.098</w:t>
            </w:r>
          </w:p>
        </w:tc>
        <w:tc>
          <w:tcPr>
            <w:tcW w:w="1970" w:type="dxa"/>
            <w:vAlign w:val="center"/>
          </w:tcPr>
          <w:p w14:paraId="79C3171D" w14:textId="77777777" w:rsidR="00187264" w:rsidRPr="005F0658" w:rsidRDefault="00187264" w:rsidP="00174B22">
            <w:pPr>
              <w:pStyle w:val="NoSpacing"/>
              <w:rPr>
                <w:b/>
                <w:sz w:val="24"/>
                <w:szCs w:val="24"/>
              </w:rPr>
            </w:pPr>
            <w:r w:rsidRPr="005F0658">
              <w:rPr>
                <w:sz w:val="24"/>
                <w:szCs w:val="24"/>
              </w:rPr>
              <w:t>0.20 (1)</w:t>
            </w:r>
          </w:p>
        </w:tc>
      </w:tr>
      <w:tr w:rsidR="00187264" w:rsidRPr="005F0658" w14:paraId="77CF8870" w14:textId="77777777" w:rsidTr="00174B22">
        <w:trPr>
          <w:gridAfter w:val="1"/>
          <w:wAfter w:w="118" w:type="dxa"/>
          <w:trHeight w:val="324"/>
        </w:trPr>
        <w:tc>
          <w:tcPr>
            <w:tcW w:w="1418" w:type="dxa"/>
            <w:vMerge/>
            <w:tcBorders>
              <w:bottom w:val="single" w:sz="4" w:space="0" w:color="auto"/>
            </w:tcBorders>
            <w:vAlign w:val="center"/>
          </w:tcPr>
          <w:p w14:paraId="4B6F70DB" w14:textId="77777777" w:rsidR="00187264" w:rsidRPr="005F0658" w:rsidRDefault="00187264" w:rsidP="00174B22">
            <w:pPr>
              <w:pStyle w:val="NoSpacing"/>
              <w:rPr>
                <w:sz w:val="24"/>
                <w:szCs w:val="24"/>
              </w:rPr>
            </w:pPr>
          </w:p>
        </w:tc>
        <w:tc>
          <w:tcPr>
            <w:tcW w:w="2693" w:type="dxa"/>
            <w:gridSpan w:val="3"/>
            <w:tcBorders>
              <w:bottom w:val="single" w:sz="4" w:space="0" w:color="auto"/>
            </w:tcBorders>
            <w:vAlign w:val="center"/>
          </w:tcPr>
          <w:p w14:paraId="0D496A9D" w14:textId="77777777" w:rsidR="00187264" w:rsidRPr="005F0658" w:rsidRDefault="00187264" w:rsidP="00174B22">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548BAF79" w14:textId="77777777" w:rsidR="00187264" w:rsidRPr="005F0658" w:rsidRDefault="00187264" w:rsidP="00174B22">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0DD795C5" w14:textId="77777777" w:rsidR="00187264" w:rsidRPr="005F0658" w:rsidRDefault="00187264" w:rsidP="00174B22">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22994DC2" w14:textId="77777777" w:rsidR="00187264" w:rsidRPr="005F0658" w:rsidRDefault="00187264" w:rsidP="00174B22">
            <w:pPr>
              <w:pStyle w:val="NoSpacing"/>
              <w:rPr>
                <w:b/>
                <w:sz w:val="24"/>
                <w:szCs w:val="24"/>
              </w:rPr>
            </w:pPr>
            <w:r w:rsidRPr="005F0658">
              <w:rPr>
                <w:sz w:val="24"/>
                <w:szCs w:val="24"/>
              </w:rPr>
              <w:t>3.58</w:t>
            </w:r>
          </w:p>
        </w:tc>
        <w:tc>
          <w:tcPr>
            <w:tcW w:w="1970" w:type="dxa"/>
            <w:tcBorders>
              <w:bottom w:val="single" w:sz="4" w:space="0" w:color="auto"/>
            </w:tcBorders>
            <w:vAlign w:val="center"/>
          </w:tcPr>
          <w:p w14:paraId="6E48BEE0" w14:textId="77777777" w:rsidR="00187264" w:rsidRPr="005F0658" w:rsidRDefault="00187264" w:rsidP="00174B22">
            <w:pPr>
              <w:pStyle w:val="NoSpacing"/>
              <w:rPr>
                <w:b/>
                <w:sz w:val="24"/>
                <w:szCs w:val="24"/>
              </w:rPr>
            </w:pPr>
            <w:r w:rsidRPr="005F0658">
              <w:rPr>
                <w:sz w:val="24"/>
                <w:szCs w:val="24"/>
              </w:rPr>
              <w:t>0.15 (1)</w:t>
            </w:r>
          </w:p>
        </w:tc>
      </w:tr>
      <w:tr w:rsidR="00187264" w:rsidRPr="005F0658" w14:paraId="4B7BB082" w14:textId="77777777" w:rsidTr="00174B22">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0EB4D25F" w14:textId="77777777" w:rsidR="00187264" w:rsidRPr="005F0658" w:rsidRDefault="00187264" w:rsidP="00174B22">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49F743F4" w14:textId="77777777" w:rsidR="00187264" w:rsidRPr="005F0658" w:rsidRDefault="00187264" w:rsidP="00174B22">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2DF6BF62" w14:textId="77777777" w:rsidR="00187264" w:rsidRPr="005F0658" w:rsidRDefault="00187264" w:rsidP="00174B22">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6E18E0F9" w14:textId="77777777" w:rsidR="00187264" w:rsidRPr="005F0658" w:rsidRDefault="00187264" w:rsidP="00174B22">
            <w:pPr>
              <w:pStyle w:val="NoSpacing"/>
              <w:rPr>
                <w:sz w:val="24"/>
                <w:szCs w:val="24"/>
              </w:rPr>
            </w:pPr>
            <w:r w:rsidRPr="005F0658">
              <w:rPr>
                <w:sz w:val="24"/>
                <w:szCs w:val="24"/>
              </w:rPr>
              <w:t>— (2)</w:t>
            </w:r>
          </w:p>
        </w:tc>
      </w:tr>
      <w:tr w:rsidR="00187264" w:rsidRPr="005F0658" w14:paraId="010F3895" w14:textId="77777777" w:rsidTr="00174B22">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70" w:type="dxa"/>
            <w:gridSpan w:val="2"/>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60948062" w14:textId="77777777" w:rsidR="00187264" w:rsidRPr="005F0658" w:rsidRDefault="00187264" w:rsidP="00174B22">
            <w:pPr>
              <w:pStyle w:val="NoSpacing"/>
              <w:rPr>
                <w:sz w:val="24"/>
                <w:szCs w:val="24"/>
              </w:rPr>
            </w:pPr>
            <w:r w:rsidRPr="005F0658">
              <w:rPr>
                <w:sz w:val="24"/>
                <w:szCs w:val="24"/>
              </w:rPr>
              <w:t>0.019</w:t>
            </w:r>
          </w:p>
        </w:tc>
        <w:tc>
          <w:tcPr>
            <w:tcW w:w="1034" w:type="dxa"/>
            <w:gridSpan w:val="2"/>
            <w:tcBorders>
              <w:top w:val="nil"/>
              <w:bottom w:val="nil"/>
            </w:tcBorders>
            <w:vAlign w:val="center"/>
          </w:tcPr>
          <w:p w14:paraId="3C0E2923" w14:textId="77777777" w:rsidR="00187264" w:rsidRPr="005F0658" w:rsidRDefault="00187264" w:rsidP="00174B22">
            <w:pPr>
              <w:pStyle w:val="NoSpacing"/>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174B22">
            <w:pPr>
              <w:pStyle w:val="NoSpacing"/>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174B22">
            <w:pPr>
              <w:pStyle w:val="NoSpacing"/>
              <w:rPr>
                <w:sz w:val="24"/>
                <w:szCs w:val="24"/>
              </w:rPr>
            </w:pPr>
            <w:r w:rsidRPr="005F0658">
              <w:rPr>
                <w:sz w:val="24"/>
                <w:szCs w:val="24"/>
              </w:rPr>
              <w:t>1.00 (2)</w:t>
            </w:r>
          </w:p>
        </w:tc>
      </w:tr>
      <w:tr w:rsidR="00187264" w:rsidRPr="005F0658" w14:paraId="2DE2F26A" w14:textId="77777777" w:rsidTr="00174B22">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70" w:type="dxa"/>
            <w:gridSpan w:val="2"/>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43DC5115" w14:textId="77777777" w:rsidR="00187264" w:rsidRPr="005F0658" w:rsidRDefault="00187264" w:rsidP="00174B22">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761F595C" w14:textId="77777777" w:rsidR="00187264" w:rsidRPr="005F0658" w:rsidRDefault="00187264" w:rsidP="00174B22">
            <w:pPr>
              <w:pStyle w:val="NoSpacing"/>
              <w:rPr>
                <w:sz w:val="24"/>
                <w:szCs w:val="24"/>
              </w:rPr>
            </w:pPr>
            <w:r w:rsidRPr="005F0658">
              <w:rPr>
                <w:sz w:val="24"/>
                <w:szCs w:val="24"/>
              </w:rPr>
              <w:t>0.028</w:t>
            </w:r>
          </w:p>
        </w:tc>
        <w:tc>
          <w:tcPr>
            <w:tcW w:w="993" w:type="dxa"/>
            <w:tcBorders>
              <w:top w:val="nil"/>
              <w:bottom w:val="nil"/>
            </w:tcBorders>
            <w:vAlign w:val="center"/>
            <w:hideMark/>
          </w:tcPr>
          <w:p w14:paraId="2BB42140" w14:textId="77777777" w:rsidR="00187264" w:rsidRPr="005F0658" w:rsidRDefault="00187264" w:rsidP="00174B22">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174B22">
            <w:pPr>
              <w:pStyle w:val="NoSpacing"/>
              <w:rPr>
                <w:sz w:val="24"/>
                <w:szCs w:val="24"/>
              </w:rPr>
            </w:pPr>
            <w:r w:rsidRPr="005F0658">
              <w:rPr>
                <w:sz w:val="24"/>
                <w:szCs w:val="24"/>
              </w:rPr>
              <w:t>1.00 (2)</w:t>
            </w:r>
          </w:p>
        </w:tc>
      </w:tr>
      <w:tr w:rsidR="00187264" w:rsidRPr="005F0658" w14:paraId="5473DCD1" w14:textId="77777777" w:rsidTr="00174B22">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70" w:type="dxa"/>
            <w:gridSpan w:val="2"/>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7D96A397" w14:textId="77777777" w:rsidR="00187264" w:rsidRPr="005F0658" w:rsidRDefault="00187264" w:rsidP="00174B22">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170ED118" w14:textId="77777777" w:rsidR="00187264" w:rsidRPr="005F0658" w:rsidRDefault="00187264" w:rsidP="00174B22">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174B22">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174B22">
            <w:pPr>
              <w:pStyle w:val="NoSpacing"/>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516"/>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187264" w:rsidRPr="005F0658" w14:paraId="4EC543E1" w14:textId="77777777" w:rsidTr="00187264">
        <w:trPr>
          <w:trHeight w:val="324"/>
        </w:trPr>
        <w:tc>
          <w:tcPr>
            <w:tcW w:w="1428" w:type="dxa"/>
            <w:tcBorders>
              <w:top w:val="single" w:sz="18" w:space="0" w:color="auto"/>
              <w:bottom w:val="single" w:sz="18" w:space="0" w:color="auto"/>
            </w:tcBorders>
            <w:vAlign w:val="center"/>
            <w:hideMark/>
          </w:tcPr>
          <w:p w14:paraId="74A3E126" w14:textId="77777777" w:rsidR="00187264" w:rsidRPr="005F0658" w:rsidRDefault="00187264" w:rsidP="00187264">
            <w:pPr>
              <w:pStyle w:val="NoSpacing"/>
              <w:rPr>
                <w:sz w:val="24"/>
                <w:szCs w:val="24"/>
              </w:rPr>
            </w:pPr>
            <w:r w:rsidRPr="005F0658">
              <w:rPr>
                <w:sz w:val="24"/>
                <w:szCs w:val="24"/>
              </w:rPr>
              <w:lastRenderedPageBreak/>
              <w:t>Outcome variable</w:t>
            </w:r>
          </w:p>
        </w:tc>
        <w:tc>
          <w:tcPr>
            <w:tcW w:w="1926" w:type="dxa"/>
            <w:tcBorders>
              <w:top w:val="single" w:sz="18" w:space="0" w:color="auto"/>
              <w:bottom w:val="single" w:sz="18" w:space="0" w:color="auto"/>
            </w:tcBorders>
            <w:vAlign w:val="center"/>
            <w:hideMark/>
          </w:tcPr>
          <w:p w14:paraId="4E0170BB" w14:textId="77777777" w:rsidR="00187264" w:rsidRPr="005F0658" w:rsidRDefault="00187264" w:rsidP="00187264">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284E8E93" w14:textId="77777777" w:rsidR="00187264" w:rsidRPr="005F0658" w:rsidRDefault="00187264" w:rsidP="00187264">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68C072AB" w14:textId="77777777" w:rsidR="00187264" w:rsidRPr="005F0658" w:rsidRDefault="00187264" w:rsidP="00187264">
            <w:pPr>
              <w:pStyle w:val="NoSpacing"/>
              <w:rPr>
                <w:sz w:val="24"/>
                <w:szCs w:val="24"/>
              </w:rPr>
            </w:pPr>
            <w:r w:rsidRPr="005F0658">
              <w:rPr>
                <w:sz w:val="24"/>
                <w:szCs w:val="24"/>
              </w:rPr>
              <w:t>Lower</w:t>
            </w:r>
          </w:p>
          <w:p w14:paraId="39FBFF16" w14:textId="77777777" w:rsidR="00187264" w:rsidRPr="005F0658" w:rsidRDefault="00187264" w:rsidP="00187264">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1375B73A" w14:textId="77777777" w:rsidR="00187264" w:rsidRPr="005F0658" w:rsidRDefault="00187264" w:rsidP="00187264">
            <w:pPr>
              <w:pStyle w:val="NoSpacing"/>
              <w:rPr>
                <w:sz w:val="24"/>
                <w:szCs w:val="24"/>
              </w:rPr>
            </w:pPr>
            <w:r w:rsidRPr="005F0658">
              <w:rPr>
                <w:sz w:val="24"/>
                <w:szCs w:val="24"/>
              </w:rPr>
              <w:t>Upper</w:t>
            </w:r>
          </w:p>
          <w:p w14:paraId="2602E372" w14:textId="77777777" w:rsidR="00187264" w:rsidRPr="005F0658" w:rsidRDefault="00187264" w:rsidP="00187264">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57DC48CE" w14:textId="77777777" w:rsidR="00187264" w:rsidRPr="005F0658" w:rsidRDefault="00187264" w:rsidP="00187264">
            <w:pPr>
              <w:pStyle w:val="NoSpacing"/>
              <w:rPr>
                <w:sz w:val="24"/>
                <w:szCs w:val="24"/>
              </w:rPr>
            </w:pPr>
            <w:r w:rsidRPr="005F0658">
              <w:rPr>
                <w:sz w:val="24"/>
                <w:szCs w:val="24"/>
              </w:rPr>
              <w:t>Variable</w:t>
            </w:r>
          </w:p>
          <w:p w14:paraId="38E1F01C" w14:textId="77777777" w:rsidR="00187264" w:rsidRPr="005F0658" w:rsidRDefault="00187264" w:rsidP="00187264">
            <w:pPr>
              <w:pStyle w:val="NoSpacing"/>
              <w:rPr>
                <w:sz w:val="24"/>
                <w:szCs w:val="24"/>
              </w:rPr>
            </w:pPr>
            <w:r w:rsidRPr="005F0658">
              <w:rPr>
                <w:sz w:val="24"/>
                <w:szCs w:val="24"/>
              </w:rPr>
              <w:t>importance (n)</w:t>
            </w:r>
          </w:p>
        </w:tc>
      </w:tr>
      <w:tr w:rsidR="00187264" w:rsidRPr="005F0658" w14:paraId="5A734C7E" w14:textId="77777777" w:rsidTr="00187264">
        <w:trPr>
          <w:trHeight w:val="324"/>
        </w:trPr>
        <w:tc>
          <w:tcPr>
            <w:tcW w:w="1428" w:type="dxa"/>
            <w:vMerge w:val="restart"/>
            <w:tcBorders>
              <w:top w:val="single" w:sz="18" w:space="0" w:color="auto"/>
            </w:tcBorders>
            <w:vAlign w:val="center"/>
          </w:tcPr>
          <w:p w14:paraId="00C9E330" w14:textId="77777777" w:rsidR="00187264" w:rsidRPr="005F0658" w:rsidRDefault="00187264" w:rsidP="00187264">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5C1D50BF"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6BAFA4F3" w14:textId="1D109A97" w:rsidR="00187264" w:rsidRPr="005F0658" w:rsidRDefault="00187264" w:rsidP="004D562B">
            <w:pPr>
              <w:pStyle w:val="NoSpacing"/>
              <w:rPr>
                <w:sz w:val="24"/>
                <w:szCs w:val="24"/>
              </w:rPr>
            </w:pPr>
            <w:r w:rsidRPr="005F0658">
              <w:rPr>
                <w:sz w:val="24"/>
                <w:szCs w:val="24"/>
              </w:rPr>
              <w:t>0.0</w:t>
            </w:r>
            <w:r w:rsidR="004D562B">
              <w:rPr>
                <w:sz w:val="24"/>
                <w:szCs w:val="24"/>
              </w:rPr>
              <w:t>5</w:t>
            </w:r>
          </w:p>
        </w:tc>
        <w:tc>
          <w:tcPr>
            <w:tcW w:w="1415" w:type="dxa"/>
            <w:tcBorders>
              <w:top w:val="single" w:sz="18" w:space="0" w:color="auto"/>
            </w:tcBorders>
            <w:vAlign w:val="center"/>
          </w:tcPr>
          <w:p w14:paraId="4C57E35B" w14:textId="77777777" w:rsidR="00187264" w:rsidRPr="005F0658" w:rsidRDefault="00187264" w:rsidP="00187264">
            <w:pPr>
              <w:pStyle w:val="NoSpacing"/>
              <w:rPr>
                <w:sz w:val="24"/>
                <w:szCs w:val="24"/>
              </w:rPr>
            </w:pPr>
            <w:r w:rsidRPr="005F0658">
              <w:rPr>
                <w:sz w:val="24"/>
                <w:szCs w:val="24"/>
              </w:rPr>
              <w:t>0.03</w:t>
            </w:r>
          </w:p>
        </w:tc>
        <w:tc>
          <w:tcPr>
            <w:tcW w:w="1275" w:type="dxa"/>
            <w:tcBorders>
              <w:top w:val="single" w:sz="18" w:space="0" w:color="auto"/>
            </w:tcBorders>
            <w:vAlign w:val="center"/>
          </w:tcPr>
          <w:p w14:paraId="62B9F5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18" w:space="0" w:color="auto"/>
            </w:tcBorders>
            <w:vAlign w:val="center"/>
          </w:tcPr>
          <w:p w14:paraId="13024DE7" w14:textId="77777777" w:rsidR="00187264" w:rsidRPr="005F0658" w:rsidRDefault="00187264" w:rsidP="00187264">
            <w:pPr>
              <w:pStyle w:val="NoSpacing"/>
              <w:rPr>
                <w:sz w:val="24"/>
                <w:szCs w:val="24"/>
              </w:rPr>
            </w:pPr>
            <w:r w:rsidRPr="005F0658">
              <w:rPr>
                <w:sz w:val="24"/>
                <w:szCs w:val="24"/>
              </w:rPr>
              <w:t>(1)</w:t>
            </w:r>
          </w:p>
        </w:tc>
      </w:tr>
      <w:tr w:rsidR="00187264" w:rsidRPr="005F0658" w14:paraId="2D0258F9" w14:textId="77777777" w:rsidTr="00187264">
        <w:trPr>
          <w:trHeight w:val="324"/>
        </w:trPr>
        <w:tc>
          <w:tcPr>
            <w:tcW w:w="1428" w:type="dxa"/>
            <w:vMerge/>
            <w:tcBorders>
              <w:bottom w:val="single" w:sz="4" w:space="0" w:color="auto"/>
            </w:tcBorders>
            <w:vAlign w:val="center"/>
          </w:tcPr>
          <w:p w14:paraId="144A52BF"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02551C1E"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6245D41" w14:textId="77777777" w:rsidR="00187264" w:rsidRPr="005F0658" w:rsidRDefault="00187264" w:rsidP="00187264">
            <w:pPr>
              <w:pStyle w:val="NoSpacing"/>
              <w:rPr>
                <w:sz w:val="24"/>
                <w:szCs w:val="24"/>
              </w:rPr>
            </w:pPr>
            <w:r w:rsidRPr="005F0658">
              <w:rPr>
                <w:sz w:val="24"/>
                <w:szCs w:val="24"/>
              </w:rPr>
              <w:t>0.002</w:t>
            </w:r>
          </w:p>
        </w:tc>
        <w:tc>
          <w:tcPr>
            <w:tcW w:w="1415" w:type="dxa"/>
            <w:tcBorders>
              <w:bottom w:val="single" w:sz="4" w:space="0" w:color="auto"/>
            </w:tcBorders>
            <w:vAlign w:val="center"/>
          </w:tcPr>
          <w:p w14:paraId="0C1A3C7E"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658F68E4" w14:textId="77777777" w:rsidR="00187264" w:rsidRPr="005F0658" w:rsidRDefault="00187264" w:rsidP="00187264">
            <w:pPr>
              <w:pStyle w:val="NoSpacing"/>
              <w:rPr>
                <w:sz w:val="24"/>
                <w:szCs w:val="24"/>
              </w:rPr>
            </w:pPr>
            <w:r w:rsidRPr="005F0658">
              <w:rPr>
                <w:sz w:val="24"/>
                <w:szCs w:val="24"/>
              </w:rPr>
              <w:t>0.002</w:t>
            </w:r>
          </w:p>
        </w:tc>
        <w:tc>
          <w:tcPr>
            <w:tcW w:w="2122" w:type="dxa"/>
            <w:tcBorders>
              <w:bottom w:val="single" w:sz="4" w:space="0" w:color="auto"/>
            </w:tcBorders>
            <w:vAlign w:val="center"/>
          </w:tcPr>
          <w:p w14:paraId="49B7D8BB" w14:textId="77777777" w:rsidR="00187264" w:rsidRPr="005F0658" w:rsidRDefault="00187264" w:rsidP="00187264">
            <w:pPr>
              <w:pStyle w:val="NoSpacing"/>
              <w:rPr>
                <w:sz w:val="24"/>
                <w:szCs w:val="24"/>
              </w:rPr>
            </w:pPr>
            <w:r w:rsidRPr="005F0658">
              <w:rPr>
                <w:sz w:val="24"/>
                <w:szCs w:val="24"/>
              </w:rPr>
              <w:t>0.98 (1)</w:t>
            </w:r>
          </w:p>
        </w:tc>
      </w:tr>
      <w:tr w:rsidR="00187264" w:rsidRPr="005F0658" w14:paraId="0E32496C" w14:textId="77777777" w:rsidTr="00187264">
        <w:trPr>
          <w:trHeight w:val="324"/>
        </w:trPr>
        <w:tc>
          <w:tcPr>
            <w:tcW w:w="1428" w:type="dxa"/>
            <w:vMerge w:val="restart"/>
            <w:tcBorders>
              <w:top w:val="single" w:sz="4" w:space="0" w:color="auto"/>
              <w:bottom w:val="single" w:sz="4" w:space="0" w:color="auto"/>
            </w:tcBorders>
            <w:vAlign w:val="center"/>
          </w:tcPr>
          <w:p w14:paraId="4E1C1688" w14:textId="77777777" w:rsidR="00187264" w:rsidRPr="005F0658" w:rsidRDefault="00187264" w:rsidP="00187264">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6994396"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0C2A5B6" w14:textId="302A70A7" w:rsidR="00187264" w:rsidRPr="005F0658" w:rsidRDefault="00187264" w:rsidP="004D562B">
            <w:pPr>
              <w:pStyle w:val="NoSpacing"/>
              <w:rPr>
                <w:sz w:val="24"/>
                <w:szCs w:val="24"/>
              </w:rPr>
            </w:pPr>
            <w:r w:rsidRPr="005F0658">
              <w:rPr>
                <w:sz w:val="24"/>
                <w:szCs w:val="24"/>
              </w:rPr>
              <w:t>0.0</w:t>
            </w:r>
            <w:r w:rsidR="004D562B">
              <w:rPr>
                <w:sz w:val="24"/>
                <w:szCs w:val="24"/>
              </w:rPr>
              <w:t>8</w:t>
            </w:r>
          </w:p>
        </w:tc>
        <w:tc>
          <w:tcPr>
            <w:tcW w:w="1415" w:type="dxa"/>
            <w:tcBorders>
              <w:top w:val="single" w:sz="4" w:space="0" w:color="auto"/>
              <w:bottom w:val="nil"/>
            </w:tcBorders>
            <w:vAlign w:val="center"/>
          </w:tcPr>
          <w:p w14:paraId="265C1741" w14:textId="77777777" w:rsidR="00187264" w:rsidRPr="005F0658" w:rsidRDefault="00187264" w:rsidP="00187264">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35F4CDD0" w14:textId="77777777" w:rsidR="00187264" w:rsidRPr="005F0658" w:rsidRDefault="00187264" w:rsidP="00187264">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0B887D0E" w14:textId="77777777" w:rsidR="00187264" w:rsidRPr="005F0658" w:rsidRDefault="00187264" w:rsidP="00187264">
            <w:pPr>
              <w:pStyle w:val="NoSpacing"/>
              <w:rPr>
                <w:sz w:val="24"/>
                <w:szCs w:val="24"/>
              </w:rPr>
            </w:pPr>
            <w:r w:rsidRPr="005F0658">
              <w:rPr>
                <w:sz w:val="24"/>
                <w:szCs w:val="24"/>
              </w:rPr>
              <w:t>(1)</w:t>
            </w:r>
          </w:p>
        </w:tc>
      </w:tr>
      <w:tr w:rsidR="00187264" w:rsidRPr="005F0658" w14:paraId="111C530C" w14:textId="77777777" w:rsidTr="00187264">
        <w:trPr>
          <w:trHeight w:val="324"/>
        </w:trPr>
        <w:tc>
          <w:tcPr>
            <w:tcW w:w="1428" w:type="dxa"/>
            <w:vMerge/>
            <w:tcBorders>
              <w:top w:val="single" w:sz="4" w:space="0" w:color="auto"/>
              <w:bottom w:val="single" w:sz="4" w:space="0" w:color="auto"/>
            </w:tcBorders>
            <w:vAlign w:val="center"/>
          </w:tcPr>
          <w:p w14:paraId="3A3764B7"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7A1F87F5"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26AFCD26" w14:textId="77777777" w:rsidR="00187264" w:rsidRPr="005F0658" w:rsidRDefault="00187264" w:rsidP="00187264">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415DEA1F" w14:textId="77777777" w:rsidR="00187264" w:rsidRPr="005F0658" w:rsidRDefault="00187264" w:rsidP="00187264">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AEB6D65" w14:textId="77777777" w:rsidR="00187264" w:rsidRPr="005F0658" w:rsidRDefault="00187264" w:rsidP="00187264">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44D09621" w14:textId="77777777" w:rsidR="00187264" w:rsidRPr="005F0658" w:rsidRDefault="00187264" w:rsidP="00187264">
            <w:pPr>
              <w:pStyle w:val="NoSpacing"/>
              <w:rPr>
                <w:sz w:val="24"/>
                <w:szCs w:val="24"/>
              </w:rPr>
            </w:pPr>
            <w:r w:rsidRPr="005F0658">
              <w:rPr>
                <w:sz w:val="24"/>
                <w:szCs w:val="24"/>
              </w:rPr>
              <w:t>1.00 (1)</w:t>
            </w:r>
          </w:p>
        </w:tc>
      </w:tr>
      <w:tr w:rsidR="00187264" w:rsidRPr="005F0658" w14:paraId="6A92BD56" w14:textId="77777777" w:rsidTr="00187264">
        <w:trPr>
          <w:trHeight w:val="324"/>
        </w:trPr>
        <w:tc>
          <w:tcPr>
            <w:tcW w:w="1428" w:type="dxa"/>
            <w:vMerge w:val="restart"/>
            <w:tcBorders>
              <w:top w:val="single" w:sz="4" w:space="0" w:color="auto"/>
              <w:bottom w:val="single" w:sz="4" w:space="0" w:color="auto"/>
            </w:tcBorders>
            <w:vAlign w:val="center"/>
          </w:tcPr>
          <w:p w14:paraId="06AAABC9" w14:textId="77777777" w:rsidR="00187264" w:rsidRPr="005F0658" w:rsidRDefault="00187264" w:rsidP="00187264">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5C8CE8E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24CED5AF" w14:textId="4DBFD5EA" w:rsidR="00187264" w:rsidRPr="005F0658" w:rsidRDefault="004D562B" w:rsidP="00187264">
            <w:pPr>
              <w:pStyle w:val="NoSpacing"/>
              <w:rPr>
                <w:sz w:val="24"/>
                <w:szCs w:val="24"/>
              </w:rPr>
            </w:pPr>
            <w:r>
              <w:rPr>
                <w:sz w:val="24"/>
                <w:szCs w:val="24"/>
              </w:rPr>
              <w:t>0.09</w:t>
            </w:r>
          </w:p>
        </w:tc>
        <w:tc>
          <w:tcPr>
            <w:tcW w:w="1415" w:type="dxa"/>
            <w:tcBorders>
              <w:top w:val="single" w:sz="4" w:space="0" w:color="auto"/>
              <w:bottom w:val="nil"/>
            </w:tcBorders>
            <w:vAlign w:val="center"/>
          </w:tcPr>
          <w:p w14:paraId="2DE85B2A" w14:textId="77777777" w:rsidR="00187264" w:rsidRPr="005F0658" w:rsidRDefault="00187264" w:rsidP="00187264">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5FE23C3" w14:textId="77777777" w:rsidR="00187264" w:rsidRPr="005F0658" w:rsidRDefault="00187264" w:rsidP="00187264">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41AED0F2" w14:textId="77777777" w:rsidR="00187264" w:rsidRPr="005F0658" w:rsidRDefault="00187264" w:rsidP="00187264">
            <w:pPr>
              <w:pStyle w:val="NoSpacing"/>
              <w:rPr>
                <w:sz w:val="24"/>
                <w:szCs w:val="24"/>
              </w:rPr>
            </w:pPr>
            <w:r w:rsidRPr="005F0658">
              <w:rPr>
                <w:sz w:val="24"/>
                <w:szCs w:val="24"/>
              </w:rPr>
              <w:t>(2)</w:t>
            </w:r>
          </w:p>
        </w:tc>
      </w:tr>
      <w:tr w:rsidR="00187264" w:rsidRPr="005F0658" w14:paraId="1019E723" w14:textId="77777777" w:rsidTr="00187264">
        <w:trPr>
          <w:trHeight w:val="324"/>
        </w:trPr>
        <w:tc>
          <w:tcPr>
            <w:tcW w:w="1428" w:type="dxa"/>
            <w:vMerge/>
            <w:tcBorders>
              <w:top w:val="single" w:sz="4" w:space="0" w:color="auto"/>
              <w:bottom w:val="single" w:sz="4" w:space="0" w:color="auto"/>
            </w:tcBorders>
            <w:vAlign w:val="center"/>
          </w:tcPr>
          <w:p w14:paraId="1A767BE3"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4E7B7FAB"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72DD928B" w14:textId="77777777" w:rsidR="00187264" w:rsidRPr="005F0658" w:rsidRDefault="00187264" w:rsidP="00187264">
            <w:pPr>
              <w:pStyle w:val="NoSpacing"/>
              <w:rPr>
                <w:sz w:val="24"/>
                <w:szCs w:val="24"/>
              </w:rPr>
            </w:pPr>
            <w:r w:rsidRPr="005F0658">
              <w:rPr>
                <w:sz w:val="24"/>
                <w:szCs w:val="24"/>
              </w:rPr>
              <w:t>-0.002</w:t>
            </w:r>
          </w:p>
        </w:tc>
        <w:tc>
          <w:tcPr>
            <w:tcW w:w="1415" w:type="dxa"/>
            <w:tcBorders>
              <w:top w:val="nil"/>
              <w:bottom w:val="nil"/>
            </w:tcBorders>
            <w:vAlign w:val="center"/>
          </w:tcPr>
          <w:p w14:paraId="394BCD04" w14:textId="77777777" w:rsidR="00187264" w:rsidRPr="005F0658" w:rsidRDefault="00187264" w:rsidP="00187264">
            <w:pPr>
              <w:pStyle w:val="NoSpacing"/>
              <w:rPr>
                <w:sz w:val="24"/>
                <w:szCs w:val="24"/>
              </w:rPr>
            </w:pPr>
            <w:r w:rsidRPr="005F0658">
              <w:rPr>
                <w:sz w:val="24"/>
                <w:szCs w:val="24"/>
              </w:rPr>
              <w:t>-0.004</w:t>
            </w:r>
          </w:p>
        </w:tc>
        <w:tc>
          <w:tcPr>
            <w:tcW w:w="1275" w:type="dxa"/>
            <w:tcBorders>
              <w:top w:val="nil"/>
              <w:bottom w:val="nil"/>
            </w:tcBorders>
            <w:vAlign w:val="center"/>
          </w:tcPr>
          <w:p w14:paraId="2C04E94C"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nil"/>
            </w:tcBorders>
            <w:vAlign w:val="center"/>
          </w:tcPr>
          <w:p w14:paraId="5376D017" w14:textId="77777777" w:rsidR="00187264" w:rsidRPr="005F0658" w:rsidRDefault="00187264" w:rsidP="00187264">
            <w:pPr>
              <w:pStyle w:val="NoSpacing"/>
              <w:rPr>
                <w:sz w:val="24"/>
                <w:szCs w:val="24"/>
              </w:rPr>
            </w:pPr>
            <w:r w:rsidRPr="005F0658">
              <w:rPr>
                <w:sz w:val="24"/>
                <w:szCs w:val="24"/>
              </w:rPr>
              <w:t>0.73 (1)</w:t>
            </w:r>
          </w:p>
        </w:tc>
      </w:tr>
      <w:tr w:rsidR="00187264" w:rsidRPr="005F0658" w14:paraId="10F34A49" w14:textId="77777777" w:rsidTr="00187264">
        <w:trPr>
          <w:trHeight w:val="324"/>
        </w:trPr>
        <w:tc>
          <w:tcPr>
            <w:tcW w:w="1428" w:type="dxa"/>
            <w:vMerge/>
            <w:tcBorders>
              <w:top w:val="single" w:sz="4" w:space="0" w:color="auto"/>
              <w:bottom w:val="single" w:sz="4" w:space="0" w:color="auto"/>
            </w:tcBorders>
            <w:vAlign w:val="center"/>
          </w:tcPr>
          <w:p w14:paraId="4CC4E8F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3929BE2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171562F"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4040564"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694FAFA2" w14:textId="77777777" w:rsidR="00187264" w:rsidRPr="005F0658" w:rsidRDefault="00187264" w:rsidP="00187264">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3111BFAE" w14:textId="77777777" w:rsidR="00187264" w:rsidRPr="005F0658" w:rsidRDefault="00187264" w:rsidP="00187264">
            <w:pPr>
              <w:pStyle w:val="NoSpacing"/>
              <w:rPr>
                <w:sz w:val="24"/>
                <w:szCs w:val="24"/>
              </w:rPr>
            </w:pPr>
            <w:r w:rsidRPr="005F0658">
              <w:rPr>
                <w:sz w:val="24"/>
                <w:szCs w:val="24"/>
              </w:rPr>
              <w:t>0.2 (1)</w:t>
            </w:r>
          </w:p>
        </w:tc>
      </w:tr>
      <w:tr w:rsidR="00187264" w:rsidRPr="005F0658" w14:paraId="5B62BE64" w14:textId="77777777" w:rsidTr="00187264">
        <w:trPr>
          <w:trHeight w:val="324"/>
        </w:trPr>
        <w:tc>
          <w:tcPr>
            <w:tcW w:w="1428" w:type="dxa"/>
            <w:vMerge w:val="restart"/>
            <w:tcBorders>
              <w:top w:val="single" w:sz="4" w:space="0" w:color="auto"/>
              <w:bottom w:val="nil"/>
            </w:tcBorders>
            <w:vAlign w:val="center"/>
          </w:tcPr>
          <w:p w14:paraId="60757E5A" w14:textId="77777777" w:rsidR="00187264" w:rsidRPr="005F0658" w:rsidRDefault="00187264" w:rsidP="00187264">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167D2681"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A3AD43D" w14:textId="6E9C5F6C" w:rsidR="00187264" w:rsidRPr="005F0658" w:rsidRDefault="004D562B" w:rsidP="00187264">
            <w:pPr>
              <w:pStyle w:val="NoSpacing"/>
              <w:rPr>
                <w:sz w:val="24"/>
                <w:szCs w:val="24"/>
              </w:rPr>
            </w:pPr>
            <w:r>
              <w:rPr>
                <w:sz w:val="24"/>
                <w:szCs w:val="24"/>
              </w:rPr>
              <w:t>0.06</w:t>
            </w:r>
          </w:p>
        </w:tc>
        <w:tc>
          <w:tcPr>
            <w:tcW w:w="1415" w:type="dxa"/>
            <w:tcBorders>
              <w:top w:val="single" w:sz="4" w:space="0" w:color="auto"/>
              <w:bottom w:val="nil"/>
            </w:tcBorders>
            <w:vAlign w:val="center"/>
          </w:tcPr>
          <w:p w14:paraId="1DED1CE7" w14:textId="77777777" w:rsidR="00187264" w:rsidRPr="005F0658" w:rsidRDefault="00187264" w:rsidP="00187264">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2C7A7D3F" w14:textId="77777777" w:rsidR="00187264" w:rsidRPr="005F0658" w:rsidRDefault="00187264" w:rsidP="00187264">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72239D9F" w14:textId="77777777" w:rsidR="00187264" w:rsidRPr="005F0658" w:rsidRDefault="00187264" w:rsidP="00187264">
            <w:pPr>
              <w:pStyle w:val="NoSpacing"/>
              <w:rPr>
                <w:sz w:val="24"/>
                <w:szCs w:val="24"/>
              </w:rPr>
            </w:pPr>
            <w:r w:rsidRPr="005F0658">
              <w:rPr>
                <w:sz w:val="24"/>
                <w:szCs w:val="24"/>
              </w:rPr>
              <w:t>(1)</w:t>
            </w:r>
          </w:p>
        </w:tc>
      </w:tr>
      <w:tr w:rsidR="00187264" w:rsidRPr="005F0658" w14:paraId="0B885972" w14:textId="77777777" w:rsidTr="00187264">
        <w:trPr>
          <w:trHeight w:val="324"/>
        </w:trPr>
        <w:tc>
          <w:tcPr>
            <w:tcW w:w="1428" w:type="dxa"/>
            <w:vMerge/>
            <w:tcBorders>
              <w:top w:val="nil"/>
              <w:bottom w:val="single" w:sz="18" w:space="0" w:color="auto"/>
            </w:tcBorders>
            <w:vAlign w:val="center"/>
          </w:tcPr>
          <w:p w14:paraId="762EF63D" w14:textId="77777777" w:rsidR="00187264" w:rsidRPr="005F0658" w:rsidRDefault="00187264" w:rsidP="00187264">
            <w:pPr>
              <w:pStyle w:val="NoSpacing"/>
              <w:rPr>
                <w:sz w:val="24"/>
                <w:szCs w:val="24"/>
              </w:rPr>
            </w:pPr>
          </w:p>
        </w:tc>
        <w:tc>
          <w:tcPr>
            <w:tcW w:w="1926" w:type="dxa"/>
            <w:tcBorders>
              <w:top w:val="nil"/>
              <w:bottom w:val="single" w:sz="18" w:space="0" w:color="auto"/>
            </w:tcBorders>
            <w:vAlign w:val="center"/>
          </w:tcPr>
          <w:p w14:paraId="02A9824B" w14:textId="77777777" w:rsidR="00187264" w:rsidRPr="005F0658" w:rsidRDefault="00187264" w:rsidP="00187264">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3BF81BBD" w14:textId="001535D4" w:rsidR="00187264" w:rsidRPr="005F0658" w:rsidRDefault="004D562B" w:rsidP="00187264">
            <w:pPr>
              <w:pStyle w:val="NoSpacing"/>
              <w:rPr>
                <w:sz w:val="24"/>
                <w:szCs w:val="24"/>
              </w:rPr>
            </w:pPr>
            <w:r>
              <w:rPr>
                <w:sz w:val="24"/>
                <w:szCs w:val="24"/>
              </w:rPr>
              <w:t>0.0002</w:t>
            </w:r>
          </w:p>
        </w:tc>
        <w:tc>
          <w:tcPr>
            <w:tcW w:w="1415" w:type="dxa"/>
            <w:tcBorders>
              <w:top w:val="nil"/>
              <w:bottom w:val="single" w:sz="18" w:space="0" w:color="auto"/>
            </w:tcBorders>
            <w:vAlign w:val="center"/>
          </w:tcPr>
          <w:p w14:paraId="384CE6BF" w14:textId="77777777" w:rsidR="00187264" w:rsidRPr="005F0658" w:rsidRDefault="00187264" w:rsidP="00187264">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793D09FF" w14:textId="77777777" w:rsidR="00187264" w:rsidRPr="005F0658" w:rsidRDefault="00187264" w:rsidP="00187264">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35B568F5" w14:textId="77777777" w:rsidR="00187264" w:rsidRPr="005F0658" w:rsidRDefault="00187264" w:rsidP="00187264">
            <w:pPr>
              <w:pStyle w:val="NoSpacing"/>
              <w:rPr>
                <w:sz w:val="24"/>
                <w:szCs w:val="24"/>
              </w:rPr>
            </w:pPr>
            <w:r w:rsidRPr="005F0658">
              <w:rPr>
                <w:sz w:val="24"/>
                <w:szCs w:val="24"/>
              </w:rPr>
              <w:t>0.86 (1)</w:t>
            </w:r>
          </w:p>
        </w:tc>
      </w:tr>
      <w:tr w:rsidR="00187264" w:rsidRPr="005F0658" w14:paraId="5B3E94CA" w14:textId="77777777" w:rsidTr="00187264">
        <w:trPr>
          <w:trHeight w:val="324"/>
        </w:trPr>
        <w:tc>
          <w:tcPr>
            <w:tcW w:w="1428" w:type="dxa"/>
            <w:vMerge w:val="restart"/>
            <w:tcBorders>
              <w:top w:val="single" w:sz="18" w:space="0" w:color="auto"/>
            </w:tcBorders>
            <w:vAlign w:val="center"/>
          </w:tcPr>
          <w:p w14:paraId="08DC271C" w14:textId="77777777" w:rsidR="00187264" w:rsidRPr="005F0658" w:rsidRDefault="00187264" w:rsidP="00187264">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00D51599"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18" w:space="0" w:color="auto"/>
            </w:tcBorders>
            <w:vAlign w:val="center"/>
          </w:tcPr>
          <w:p w14:paraId="09AA3972" w14:textId="30448917" w:rsidR="00187264" w:rsidRPr="005F0658" w:rsidRDefault="004D562B" w:rsidP="00187264">
            <w:pPr>
              <w:pStyle w:val="NoSpacing"/>
              <w:rPr>
                <w:sz w:val="24"/>
                <w:szCs w:val="24"/>
              </w:rPr>
            </w:pPr>
            <w:r>
              <w:rPr>
                <w:sz w:val="24"/>
                <w:szCs w:val="24"/>
              </w:rPr>
              <w:t>0.1</w:t>
            </w:r>
          </w:p>
        </w:tc>
        <w:tc>
          <w:tcPr>
            <w:tcW w:w="1415" w:type="dxa"/>
            <w:tcBorders>
              <w:top w:val="single" w:sz="18" w:space="0" w:color="auto"/>
            </w:tcBorders>
            <w:vAlign w:val="center"/>
          </w:tcPr>
          <w:p w14:paraId="626A79FE"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18" w:space="0" w:color="auto"/>
            </w:tcBorders>
            <w:vAlign w:val="center"/>
          </w:tcPr>
          <w:p w14:paraId="29D6F7BA"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18" w:space="0" w:color="auto"/>
            </w:tcBorders>
            <w:vAlign w:val="center"/>
          </w:tcPr>
          <w:p w14:paraId="36EA72B0" w14:textId="77777777" w:rsidR="00187264" w:rsidRPr="005F0658" w:rsidRDefault="00187264" w:rsidP="00187264">
            <w:pPr>
              <w:pStyle w:val="NoSpacing"/>
              <w:rPr>
                <w:sz w:val="24"/>
                <w:szCs w:val="24"/>
              </w:rPr>
            </w:pPr>
            <w:r w:rsidRPr="005F0658">
              <w:rPr>
                <w:sz w:val="24"/>
                <w:szCs w:val="24"/>
              </w:rPr>
              <w:t>(2)</w:t>
            </w:r>
          </w:p>
        </w:tc>
      </w:tr>
      <w:tr w:rsidR="00187264" w:rsidRPr="005F0658" w14:paraId="48DEED1C" w14:textId="77777777" w:rsidTr="00187264">
        <w:trPr>
          <w:trHeight w:val="324"/>
        </w:trPr>
        <w:tc>
          <w:tcPr>
            <w:tcW w:w="1428" w:type="dxa"/>
            <w:vMerge/>
            <w:vAlign w:val="center"/>
          </w:tcPr>
          <w:p w14:paraId="0ADEF4D5" w14:textId="77777777" w:rsidR="00187264" w:rsidRPr="005F0658" w:rsidRDefault="00187264" w:rsidP="00187264">
            <w:pPr>
              <w:pStyle w:val="NoSpacing"/>
              <w:rPr>
                <w:sz w:val="24"/>
                <w:szCs w:val="24"/>
              </w:rPr>
            </w:pPr>
          </w:p>
        </w:tc>
        <w:tc>
          <w:tcPr>
            <w:tcW w:w="1926" w:type="dxa"/>
            <w:vAlign w:val="center"/>
          </w:tcPr>
          <w:p w14:paraId="266354FD" w14:textId="77777777" w:rsidR="00187264" w:rsidRPr="005F0658" w:rsidRDefault="00187264" w:rsidP="00187264">
            <w:pPr>
              <w:pStyle w:val="NoSpacing"/>
              <w:rPr>
                <w:sz w:val="24"/>
                <w:szCs w:val="24"/>
              </w:rPr>
            </w:pPr>
            <w:r w:rsidRPr="005F0658">
              <w:rPr>
                <w:sz w:val="24"/>
                <w:szCs w:val="24"/>
              </w:rPr>
              <w:t>Season (Wet)</w:t>
            </w:r>
          </w:p>
        </w:tc>
        <w:tc>
          <w:tcPr>
            <w:tcW w:w="1190" w:type="dxa"/>
            <w:vAlign w:val="center"/>
          </w:tcPr>
          <w:p w14:paraId="4BC03DEF" w14:textId="77777777" w:rsidR="00187264" w:rsidRPr="005F0658" w:rsidRDefault="00187264" w:rsidP="00187264">
            <w:pPr>
              <w:pStyle w:val="NoSpacing"/>
              <w:rPr>
                <w:sz w:val="24"/>
                <w:szCs w:val="24"/>
              </w:rPr>
            </w:pPr>
            <w:r w:rsidRPr="005F0658">
              <w:rPr>
                <w:sz w:val="24"/>
                <w:szCs w:val="24"/>
              </w:rPr>
              <w:t>0.0055</w:t>
            </w:r>
          </w:p>
        </w:tc>
        <w:tc>
          <w:tcPr>
            <w:tcW w:w="1415" w:type="dxa"/>
            <w:vAlign w:val="center"/>
          </w:tcPr>
          <w:p w14:paraId="2914D35E" w14:textId="77777777" w:rsidR="00187264" w:rsidRPr="005F0658" w:rsidRDefault="00187264" w:rsidP="00187264">
            <w:pPr>
              <w:pStyle w:val="NoSpacing"/>
              <w:rPr>
                <w:sz w:val="24"/>
                <w:szCs w:val="24"/>
              </w:rPr>
            </w:pPr>
            <w:r w:rsidRPr="005F0658">
              <w:rPr>
                <w:sz w:val="24"/>
                <w:szCs w:val="24"/>
              </w:rPr>
              <w:t>-0.0004</w:t>
            </w:r>
          </w:p>
        </w:tc>
        <w:tc>
          <w:tcPr>
            <w:tcW w:w="1275" w:type="dxa"/>
            <w:vAlign w:val="center"/>
          </w:tcPr>
          <w:p w14:paraId="1EFD72F3"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C2F97C9" w14:textId="77777777" w:rsidR="00187264" w:rsidRPr="005F0658" w:rsidRDefault="00187264" w:rsidP="00187264">
            <w:pPr>
              <w:pStyle w:val="NoSpacing"/>
              <w:rPr>
                <w:sz w:val="24"/>
                <w:szCs w:val="24"/>
              </w:rPr>
            </w:pPr>
            <w:r w:rsidRPr="005F0658">
              <w:rPr>
                <w:sz w:val="24"/>
                <w:szCs w:val="24"/>
              </w:rPr>
              <w:t>0.78 (1)</w:t>
            </w:r>
          </w:p>
        </w:tc>
      </w:tr>
      <w:tr w:rsidR="00187264" w:rsidRPr="005F0658" w14:paraId="113B158B" w14:textId="77777777" w:rsidTr="00187264">
        <w:trPr>
          <w:trHeight w:val="324"/>
        </w:trPr>
        <w:tc>
          <w:tcPr>
            <w:tcW w:w="1428" w:type="dxa"/>
            <w:vMerge/>
            <w:tcBorders>
              <w:bottom w:val="single" w:sz="4" w:space="0" w:color="auto"/>
            </w:tcBorders>
            <w:vAlign w:val="center"/>
          </w:tcPr>
          <w:p w14:paraId="2B3B2503" w14:textId="77777777" w:rsidR="00187264" w:rsidRPr="005F0658" w:rsidRDefault="00187264" w:rsidP="00187264">
            <w:pPr>
              <w:pStyle w:val="NoSpacing"/>
              <w:rPr>
                <w:sz w:val="24"/>
                <w:szCs w:val="24"/>
              </w:rPr>
            </w:pPr>
          </w:p>
        </w:tc>
        <w:tc>
          <w:tcPr>
            <w:tcW w:w="1926" w:type="dxa"/>
            <w:tcBorders>
              <w:bottom w:val="single" w:sz="4" w:space="0" w:color="auto"/>
            </w:tcBorders>
            <w:vAlign w:val="center"/>
          </w:tcPr>
          <w:p w14:paraId="1707B5C4" w14:textId="77777777" w:rsidR="00187264" w:rsidRPr="005F0658" w:rsidRDefault="00187264" w:rsidP="00187264">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DD4D33B" w14:textId="77777777" w:rsidR="00187264" w:rsidRPr="005F0658" w:rsidRDefault="00187264" w:rsidP="00187264">
            <w:pPr>
              <w:pStyle w:val="NoSpacing"/>
              <w:rPr>
                <w:sz w:val="24"/>
                <w:szCs w:val="24"/>
              </w:rPr>
            </w:pPr>
            <w:r w:rsidRPr="005F0658">
              <w:rPr>
                <w:sz w:val="24"/>
                <w:szCs w:val="24"/>
              </w:rPr>
              <w:t>-0.0008</w:t>
            </w:r>
          </w:p>
        </w:tc>
        <w:tc>
          <w:tcPr>
            <w:tcW w:w="1415" w:type="dxa"/>
            <w:tcBorders>
              <w:bottom w:val="single" w:sz="4" w:space="0" w:color="auto"/>
            </w:tcBorders>
            <w:vAlign w:val="center"/>
          </w:tcPr>
          <w:p w14:paraId="08B84CAA" w14:textId="77777777" w:rsidR="00187264" w:rsidRPr="005F0658" w:rsidRDefault="00187264" w:rsidP="00187264">
            <w:pPr>
              <w:pStyle w:val="NoSpacing"/>
              <w:rPr>
                <w:sz w:val="24"/>
                <w:szCs w:val="24"/>
              </w:rPr>
            </w:pPr>
            <w:r w:rsidRPr="005F0658">
              <w:rPr>
                <w:sz w:val="24"/>
                <w:szCs w:val="24"/>
              </w:rPr>
              <w:t>-0.001</w:t>
            </w:r>
          </w:p>
        </w:tc>
        <w:tc>
          <w:tcPr>
            <w:tcW w:w="1275" w:type="dxa"/>
            <w:tcBorders>
              <w:bottom w:val="single" w:sz="4" w:space="0" w:color="auto"/>
            </w:tcBorders>
            <w:vAlign w:val="center"/>
          </w:tcPr>
          <w:p w14:paraId="2161BB26" w14:textId="77777777" w:rsidR="00187264" w:rsidRPr="005F0658" w:rsidRDefault="00187264" w:rsidP="00187264">
            <w:pPr>
              <w:pStyle w:val="NoSpacing"/>
              <w:rPr>
                <w:sz w:val="24"/>
                <w:szCs w:val="24"/>
              </w:rPr>
            </w:pPr>
            <w:r w:rsidRPr="005F0658">
              <w:rPr>
                <w:sz w:val="24"/>
                <w:szCs w:val="24"/>
              </w:rPr>
              <w:t>0.000003</w:t>
            </w:r>
          </w:p>
        </w:tc>
        <w:tc>
          <w:tcPr>
            <w:tcW w:w="2122" w:type="dxa"/>
            <w:tcBorders>
              <w:bottom w:val="single" w:sz="4" w:space="0" w:color="auto"/>
            </w:tcBorders>
            <w:vAlign w:val="center"/>
          </w:tcPr>
          <w:p w14:paraId="3D556CC8" w14:textId="77777777" w:rsidR="00187264" w:rsidRPr="005F0658" w:rsidRDefault="00187264" w:rsidP="00187264">
            <w:pPr>
              <w:pStyle w:val="NoSpacing"/>
              <w:rPr>
                <w:sz w:val="24"/>
                <w:szCs w:val="24"/>
              </w:rPr>
            </w:pPr>
            <w:r w:rsidRPr="005F0658">
              <w:rPr>
                <w:sz w:val="24"/>
                <w:szCs w:val="24"/>
              </w:rPr>
              <w:t>0.11 (1)</w:t>
            </w:r>
          </w:p>
        </w:tc>
      </w:tr>
      <w:tr w:rsidR="00187264" w:rsidRPr="005F0658" w14:paraId="11C9777D" w14:textId="77777777" w:rsidTr="00187264">
        <w:trPr>
          <w:trHeight w:val="324"/>
        </w:trPr>
        <w:tc>
          <w:tcPr>
            <w:tcW w:w="1428" w:type="dxa"/>
            <w:vMerge w:val="restart"/>
            <w:tcBorders>
              <w:top w:val="single" w:sz="4" w:space="0" w:color="auto"/>
              <w:bottom w:val="nil"/>
            </w:tcBorders>
            <w:vAlign w:val="center"/>
          </w:tcPr>
          <w:p w14:paraId="22B623A7" w14:textId="77777777" w:rsidR="00187264" w:rsidRPr="005F0658" w:rsidRDefault="00187264" w:rsidP="00187264">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40829350"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6C5A2F23" w14:textId="0F5F524F" w:rsidR="00187264" w:rsidRPr="005F0658" w:rsidRDefault="004D562B" w:rsidP="00187264">
            <w:pPr>
              <w:pStyle w:val="NoSpacing"/>
              <w:rPr>
                <w:sz w:val="24"/>
                <w:szCs w:val="24"/>
              </w:rPr>
            </w:pPr>
            <w:r>
              <w:rPr>
                <w:sz w:val="24"/>
                <w:szCs w:val="24"/>
              </w:rPr>
              <w:t>0.1</w:t>
            </w:r>
          </w:p>
        </w:tc>
        <w:tc>
          <w:tcPr>
            <w:tcW w:w="1415" w:type="dxa"/>
            <w:tcBorders>
              <w:top w:val="single" w:sz="4" w:space="0" w:color="auto"/>
              <w:bottom w:val="nil"/>
            </w:tcBorders>
            <w:vAlign w:val="center"/>
          </w:tcPr>
          <w:p w14:paraId="5ACF5211"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5E8C35DC"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43FB110A" w14:textId="77777777" w:rsidR="00187264" w:rsidRPr="005F0658" w:rsidRDefault="00187264" w:rsidP="00187264">
            <w:pPr>
              <w:pStyle w:val="NoSpacing"/>
              <w:rPr>
                <w:sz w:val="24"/>
                <w:szCs w:val="24"/>
              </w:rPr>
            </w:pPr>
            <w:r w:rsidRPr="005F0658">
              <w:rPr>
                <w:sz w:val="24"/>
                <w:szCs w:val="24"/>
              </w:rPr>
              <w:t>(4)</w:t>
            </w:r>
          </w:p>
        </w:tc>
      </w:tr>
      <w:tr w:rsidR="00187264" w:rsidRPr="005F0658" w14:paraId="7FDC2AF2" w14:textId="77777777" w:rsidTr="00187264">
        <w:trPr>
          <w:trHeight w:val="324"/>
        </w:trPr>
        <w:tc>
          <w:tcPr>
            <w:tcW w:w="1428" w:type="dxa"/>
            <w:vMerge/>
            <w:tcBorders>
              <w:top w:val="nil"/>
              <w:bottom w:val="nil"/>
            </w:tcBorders>
            <w:vAlign w:val="center"/>
          </w:tcPr>
          <w:p w14:paraId="78F9BB7E"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F9ABCBF" w14:textId="77777777" w:rsidR="00187264" w:rsidRPr="005F0658" w:rsidRDefault="00187264" w:rsidP="00187264">
            <w:pPr>
              <w:pStyle w:val="NoSpacing"/>
              <w:rPr>
                <w:sz w:val="24"/>
                <w:szCs w:val="24"/>
              </w:rPr>
            </w:pPr>
            <w:r w:rsidRPr="005F0658">
              <w:rPr>
                <w:sz w:val="24"/>
                <w:szCs w:val="24"/>
              </w:rPr>
              <w:t>Season (Wet)</w:t>
            </w:r>
          </w:p>
        </w:tc>
        <w:tc>
          <w:tcPr>
            <w:tcW w:w="1190" w:type="dxa"/>
            <w:tcBorders>
              <w:top w:val="nil"/>
              <w:bottom w:val="nil"/>
            </w:tcBorders>
            <w:vAlign w:val="center"/>
          </w:tcPr>
          <w:p w14:paraId="0E47BB7D" w14:textId="77777777" w:rsidR="00187264" w:rsidRPr="005F0658" w:rsidRDefault="00187264" w:rsidP="00187264">
            <w:pPr>
              <w:pStyle w:val="NoSpacing"/>
              <w:rPr>
                <w:sz w:val="24"/>
                <w:szCs w:val="24"/>
              </w:rPr>
            </w:pPr>
            <w:r w:rsidRPr="005F0658">
              <w:rPr>
                <w:sz w:val="24"/>
                <w:szCs w:val="24"/>
              </w:rPr>
              <w:t>-0.0002</w:t>
            </w:r>
          </w:p>
        </w:tc>
        <w:tc>
          <w:tcPr>
            <w:tcW w:w="1415" w:type="dxa"/>
            <w:tcBorders>
              <w:top w:val="nil"/>
              <w:bottom w:val="nil"/>
            </w:tcBorders>
            <w:vAlign w:val="center"/>
          </w:tcPr>
          <w:p w14:paraId="70F0648D" w14:textId="77777777" w:rsidR="00187264" w:rsidRPr="005F0658" w:rsidRDefault="00187264" w:rsidP="00187264">
            <w:pPr>
              <w:pStyle w:val="NoSpacing"/>
              <w:rPr>
                <w:sz w:val="24"/>
                <w:szCs w:val="24"/>
              </w:rPr>
            </w:pPr>
            <w:r w:rsidRPr="005F0658">
              <w:rPr>
                <w:sz w:val="24"/>
                <w:szCs w:val="24"/>
              </w:rPr>
              <w:t>-0.006</w:t>
            </w:r>
          </w:p>
        </w:tc>
        <w:tc>
          <w:tcPr>
            <w:tcW w:w="1275" w:type="dxa"/>
            <w:tcBorders>
              <w:top w:val="nil"/>
              <w:bottom w:val="nil"/>
            </w:tcBorders>
            <w:vAlign w:val="center"/>
          </w:tcPr>
          <w:p w14:paraId="514E73A0" w14:textId="77777777" w:rsidR="00187264" w:rsidRPr="005F0658" w:rsidRDefault="00187264" w:rsidP="00187264">
            <w:pPr>
              <w:pStyle w:val="NoSpacing"/>
              <w:rPr>
                <w:sz w:val="24"/>
                <w:szCs w:val="24"/>
              </w:rPr>
            </w:pPr>
            <w:r w:rsidRPr="005F0658">
              <w:rPr>
                <w:sz w:val="24"/>
                <w:szCs w:val="24"/>
              </w:rPr>
              <w:t>0.006</w:t>
            </w:r>
          </w:p>
        </w:tc>
        <w:tc>
          <w:tcPr>
            <w:tcW w:w="2122" w:type="dxa"/>
            <w:tcBorders>
              <w:top w:val="nil"/>
              <w:bottom w:val="nil"/>
            </w:tcBorders>
            <w:vAlign w:val="center"/>
          </w:tcPr>
          <w:p w14:paraId="49B6AB73" w14:textId="77777777" w:rsidR="00187264" w:rsidRPr="005F0658" w:rsidRDefault="00187264" w:rsidP="00187264">
            <w:pPr>
              <w:pStyle w:val="NoSpacing"/>
              <w:rPr>
                <w:sz w:val="24"/>
                <w:szCs w:val="24"/>
              </w:rPr>
            </w:pPr>
            <w:r w:rsidRPr="005F0658">
              <w:rPr>
                <w:sz w:val="24"/>
                <w:szCs w:val="24"/>
              </w:rPr>
              <w:t>0.59 (1)</w:t>
            </w:r>
          </w:p>
        </w:tc>
      </w:tr>
      <w:tr w:rsidR="00187264" w:rsidRPr="005F0658" w14:paraId="4C03CA15" w14:textId="77777777" w:rsidTr="00187264">
        <w:trPr>
          <w:trHeight w:val="324"/>
        </w:trPr>
        <w:tc>
          <w:tcPr>
            <w:tcW w:w="1428" w:type="dxa"/>
            <w:vMerge/>
            <w:tcBorders>
              <w:top w:val="nil"/>
              <w:bottom w:val="nil"/>
            </w:tcBorders>
            <w:vAlign w:val="center"/>
          </w:tcPr>
          <w:p w14:paraId="3C6893C1"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12F9271C" w14:textId="77777777" w:rsidR="00187264" w:rsidRPr="005F0658" w:rsidRDefault="00187264" w:rsidP="00187264">
            <w:pPr>
              <w:pStyle w:val="NoSpacing"/>
              <w:rPr>
                <w:sz w:val="24"/>
                <w:szCs w:val="24"/>
              </w:rPr>
            </w:pPr>
            <w:r w:rsidRPr="005F0658">
              <w:rPr>
                <w:sz w:val="24"/>
                <w:szCs w:val="24"/>
              </w:rPr>
              <w:t>Moonlight</w:t>
            </w:r>
          </w:p>
        </w:tc>
        <w:tc>
          <w:tcPr>
            <w:tcW w:w="1190" w:type="dxa"/>
            <w:tcBorders>
              <w:top w:val="nil"/>
              <w:bottom w:val="nil"/>
            </w:tcBorders>
            <w:vAlign w:val="center"/>
          </w:tcPr>
          <w:p w14:paraId="7B5E2866" w14:textId="77777777" w:rsidR="00187264" w:rsidRPr="005F0658" w:rsidRDefault="00187264" w:rsidP="00187264">
            <w:pPr>
              <w:pStyle w:val="NoSpacing"/>
              <w:rPr>
                <w:sz w:val="24"/>
                <w:szCs w:val="24"/>
              </w:rPr>
            </w:pPr>
            <w:r w:rsidRPr="005F0658">
              <w:rPr>
                <w:sz w:val="24"/>
                <w:szCs w:val="24"/>
              </w:rPr>
              <w:t>0.0009</w:t>
            </w:r>
          </w:p>
        </w:tc>
        <w:tc>
          <w:tcPr>
            <w:tcW w:w="1415" w:type="dxa"/>
            <w:tcBorders>
              <w:top w:val="nil"/>
              <w:bottom w:val="nil"/>
            </w:tcBorders>
            <w:vAlign w:val="center"/>
          </w:tcPr>
          <w:p w14:paraId="6640B8FA" w14:textId="77777777" w:rsidR="00187264" w:rsidRPr="005F0658" w:rsidRDefault="00187264" w:rsidP="00187264">
            <w:pPr>
              <w:pStyle w:val="NoSpacing"/>
              <w:rPr>
                <w:sz w:val="24"/>
                <w:szCs w:val="24"/>
              </w:rPr>
            </w:pPr>
            <w:r w:rsidRPr="005F0658">
              <w:rPr>
                <w:sz w:val="24"/>
                <w:szCs w:val="24"/>
              </w:rPr>
              <w:t>0.0003</w:t>
            </w:r>
          </w:p>
        </w:tc>
        <w:tc>
          <w:tcPr>
            <w:tcW w:w="1275" w:type="dxa"/>
            <w:tcBorders>
              <w:top w:val="nil"/>
              <w:bottom w:val="nil"/>
            </w:tcBorders>
            <w:vAlign w:val="center"/>
          </w:tcPr>
          <w:p w14:paraId="5C054CA0"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nil"/>
            </w:tcBorders>
            <w:vAlign w:val="center"/>
          </w:tcPr>
          <w:p w14:paraId="52596EFD" w14:textId="77777777" w:rsidR="00187264" w:rsidRPr="005F0658" w:rsidRDefault="00187264" w:rsidP="00187264">
            <w:pPr>
              <w:pStyle w:val="NoSpacing"/>
              <w:rPr>
                <w:sz w:val="24"/>
                <w:szCs w:val="24"/>
              </w:rPr>
            </w:pPr>
            <w:r w:rsidRPr="005F0658">
              <w:rPr>
                <w:sz w:val="24"/>
                <w:szCs w:val="24"/>
              </w:rPr>
              <w:t>0.21 (1)</w:t>
            </w:r>
          </w:p>
        </w:tc>
      </w:tr>
      <w:tr w:rsidR="00187264" w:rsidRPr="005F0658" w14:paraId="065DC7B3" w14:textId="77777777" w:rsidTr="00187264">
        <w:trPr>
          <w:trHeight w:val="324"/>
        </w:trPr>
        <w:tc>
          <w:tcPr>
            <w:tcW w:w="1428" w:type="dxa"/>
            <w:vMerge/>
            <w:tcBorders>
              <w:top w:val="nil"/>
              <w:bottom w:val="nil"/>
            </w:tcBorders>
            <w:vAlign w:val="center"/>
          </w:tcPr>
          <w:p w14:paraId="486C703B" w14:textId="77777777" w:rsidR="00187264" w:rsidRPr="005F0658" w:rsidRDefault="00187264" w:rsidP="00187264">
            <w:pPr>
              <w:pStyle w:val="NoSpacing"/>
              <w:rPr>
                <w:sz w:val="24"/>
                <w:szCs w:val="24"/>
              </w:rPr>
            </w:pPr>
          </w:p>
        </w:tc>
        <w:tc>
          <w:tcPr>
            <w:tcW w:w="1926" w:type="dxa"/>
            <w:tcBorders>
              <w:top w:val="nil"/>
              <w:bottom w:val="nil"/>
            </w:tcBorders>
            <w:vAlign w:val="center"/>
          </w:tcPr>
          <w:p w14:paraId="031A50CB" w14:textId="77777777" w:rsidR="00187264" w:rsidRPr="005F0658" w:rsidRDefault="00187264" w:rsidP="00187264">
            <w:pPr>
              <w:pStyle w:val="NoSpacing"/>
              <w:rPr>
                <w:sz w:val="24"/>
                <w:szCs w:val="24"/>
              </w:rPr>
            </w:pPr>
            <w:r w:rsidRPr="005F0658">
              <w:rPr>
                <w:sz w:val="24"/>
                <w:szCs w:val="24"/>
              </w:rPr>
              <w:t>Rain (mm)</w:t>
            </w:r>
          </w:p>
        </w:tc>
        <w:tc>
          <w:tcPr>
            <w:tcW w:w="1190" w:type="dxa"/>
            <w:tcBorders>
              <w:top w:val="nil"/>
              <w:bottom w:val="nil"/>
            </w:tcBorders>
            <w:vAlign w:val="center"/>
          </w:tcPr>
          <w:p w14:paraId="239A288E" w14:textId="77777777" w:rsidR="00187264" w:rsidRPr="005F0658" w:rsidRDefault="00187264" w:rsidP="00187264">
            <w:pPr>
              <w:pStyle w:val="NoSpacing"/>
              <w:rPr>
                <w:sz w:val="24"/>
                <w:szCs w:val="24"/>
              </w:rPr>
            </w:pPr>
            <w:r w:rsidRPr="005F0658">
              <w:rPr>
                <w:sz w:val="24"/>
                <w:szCs w:val="24"/>
              </w:rPr>
              <w:t>0.0005</w:t>
            </w:r>
          </w:p>
        </w:tc>
        <w:tc>
          <w:tcPr>
            <w:tcW w:w="1415" w:type="dxa"/>
            <w:tcBorders>
              <w:top w:val="nil"/>
              <w:bottom w:val="nil"/>
            </w:tcBorders>
            <w:vAlign w:val="center"/>
          </w:tcPr>
          <w:p w14:paraId="6C129AE4" w14:textId="77777777" w:rsidR="00187264" w:rsidRPr="005F0658" w:rsidRDefault="00187264" w:rsidP="00187264">
            <w:pPr>
              <w:pStyle w:val="NoSpacing"/>
              <w:rPr>
                <w:sz w:val="24"/>
                <w:szCs w:val="24"/>
              </w:rPr>
            </w:pPr>
            <w:r w:rsidRPr="005F0658">
              <w:rPr>
                <w:sz w:val="24"/>
                <w:szCs w:val="24"/>
              </w:rPr>
              <w:t>0.0002</w:t>
            </w:r>
          </w:p>
        </w:tc>
        <w:tc>
          <w:tcPr>
            <w:tcW w:w="1275" w:type="dxa"/>
            <w:tcBorders>
              <w:top w:val="nil"/>
              <w:bottom w:val="nil"/>
            </w:tcBorders>
            <w:vAlign w:val="center"/>
          </w:tcPr>
          <w:p w14:paraId="20CCFC5D" w14:textId="77777777" w:rsidR="00187264" w:rsidRPr="005F0658" w:rsidRDefault="00187264" w:rsidP="00187264">
            <w:pPr>
              <w:pStyle w:val="NoSpacing"/>
              <w:rPr>
                <w:sz w:val="24"/>
                <w:szCs w:val="24"/>
              </w:rPr>
            </w:pPr>
            <w:r w:rsidRPr="005F0658">
              <w:rPr>
                <w:sz w:val="24"/>
                <w:szCs w:val="24"/>
              </w:rPr>
              <w:t>0.0009</w:t>
            </w:r>
          </w:p>
        </w:tc>
        <w:tc>
          <w:tcPr>
            <w:tcW w:w="2122" w:type="dxa"/>
            <w:tcBorders>
              <w:top w:val="nil"/>
              <w:bottom w:val="nil"/>
            </w:tcBorders>
            <w:vAlign w:val="center"/>
          </w:tcPr>
          <w:p w14:paraId="72FA4609" w14:textId="77777777" w:rsidR="00187264" w:rsidRPr="005F0658" w:rsidRDefault="00187264" w:rsidP="00187264">
            <w:pPr>
              <w:pStyle w:val="NoSpacing"/>
              <w:rPr>
                <w:sz w:val="24"/>
                <w:szCs w:val="24"/>
              </w:rPr>
            </w:pPr>
            <w:r w:rsidRPr="005F0658">
              <w:rPr>
                <w:sz w:val="24"/>
                <w:szCs w:val="24"/>
              </w:rPr>
              <w:t>0.10 (1)</w:t>
            </w:r>
          </w:p>
        </w:tc>
      </w:tr>
      <w:tr w:rsidR="00187264" w:rsidRPr="005F0658" w14:paraId="45086869" w14:textId="77777777" w:rsidTr="00187264">
        <w:trPr>
          <w:trHeight w:val="324"/>
        </w:trPr>
        <w:tc>
          <w:tcPr>
            <w:tcW w:w="1428" w:type="dxa"/>
            <w:vMerge/>
            <w:tcBorders>
              <w:top w:val="nil"/>
              <w:bottom w:val="single" w:sz="4" w:space="0" w:color="auto"/>
            </w:tcBorders>
            <w:vAlign w:val="center"/>
          </w:tcPr>
          <w:p w14:paraId="56C2DE64"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0CDA7D4B" w14:textId="77777777" w:rsidR="00187264" w:rsidRPr="005F0658" w:rsidRDefault="00187264" w:rsidP="00187264">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35056D5B" w14:textId="77777777" w:rsidR="00187264" w:rsidRPr="005F0658" w:rsidRDefault="00187264" w:rsidP="00187264">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2C40FDFF" w14:textId="77777777" w:rsidR="00187264" w:rsidRPr="005F0658" w:rsidRDefault="00187264" w:rsidP="00187264">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545CF37B" w14:textId="77777777" w:rsidR="00187264" w:rsidRPr="005F0658" w:rsidRDefault="00187264" w:rsidP="00187264">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0CF59957" w14:textId="77777777" w:rsidR="00187264" w:rsidRPr="005F0658" w:rsidRDefault="00187264" w:rsidP="00187264">
            <w:pPr>
              <w:pStyle w:val="NoSpacing"/>
              <w:rPr>
                <w:sz w:val="24"/>
                <w:szCs w:val="24"/>
              </w:rPr>
            </w:pPr>
            <w:r w:rsidRPr="005F0658">
              <w:rPr>
                <w:sz w:val="24"/>
                <w:szCs w:val="24"/>
              </w:rPr>
              <w:t>0.09 (1)</w:t>
            </w:r>
          </w:p>
        </w:tc>
      </w:tr>
      <w:tr w:rsidR="00187264" w:rsidRPr="005F0658" w14:paraId="63538695" w14:textId="77777777" w:rsidTr="00187264">
        <w:trPr>
          <w:trHeight w:val="324"/>
        </w:trPr>
        <w:tc>
          <w:tcPr>
            <w:tcW w:w="1428" w:type="dxa"/>
            <w:vMerge w:val="restart"/>
            <w:tcBorders>
              <w:top w:val="single" w:sz="4" w:space="0" w:color="auto"/>
            </w:tcBorders>
            <w:vAlign w:val="center"/>
          </w:tcPr>
          <w:p w14:paraId="6E9A5AC2" w14:textId="77777777" w:rsidR="00187264" w:rsidRPr="005F0658" w:rsidRDefault="00187264" w:rsidP="00187264">
            <w:pPr>
              <w:pStyle w:val="NoSpacing"/>
              <w:rPr>
                <w:sz w:val="24"/>
                <w:szCs w:val="24"/>
              </w:rPr>
            </w:pPr>
            <w:r w:rsidRPr="005F0658">
              <w:rPr>
                <w:sz w:val="24"/>
                <w:szCs w:val="24"/>
              </w:rPr>
              <w:t>dikdik - night</w:t>
            </w:r>
          </w:p>
        </w:tc>
        <w:tc>
          <w:tcPr>
            <w:tcW w:w="1926" w:type="dxa"/>
            <w:tcBorders>
              <w:top w:val="single" w:sz="4" w:space="0" w:color="auto"/>
            </w:tcBorders>
            <w:vAlign w:val="center"/>
          </w:tcPr>
          <w:p w14:paraId="3298C3C8" w14:textId="77777777" w:rsidR="00187264" w:rsidRPr="005F0658" w:rsidRDefault="00187264" w:rsidP="00187264">
            <w:pPr>
              <w:pStyle w:val="NoSpacing"/>
              <w:rPr>
                <w:sz w:val="24"/>
                <w:szCs w:val="24"/>
              </w:rPr>
            </w:pPr>
            <w:r w:rsidRPr="005F0658">
              <w:rPr>
                <w:sz w:val="24"/>
                <w:szCs w:val="24"/>
              </w:rPr>
              <w:t>Intercept</w:t>
            </w:r>
          </w:p>
        </w:tc>
        <w:tc>
          <w:tcPr>
            <w:tcW w:w="1190" w:type="dxa"/>
            <w:tcBorders>
              <w:top w:val="single" w:sz="4" w:space="0" w:color="auto"/>
            </w:tcBorders>
            <w:vAlign w:val="center"/>
          </w:tcPr>
          <w:p w14:paraId="299B9A83" w14:textId="35D29FEB" w:rsidR="00187264" w:rsidRPr="005F0658" w:rsidRDefault="004D562B" w:rsidP="00187264">
            <w:pPr>
              <w:pStyle w:val="NoSpacing"/>
              <w:rPr>
                <w:sz w:val="24"/>
                <w:szCs w:val="24"/>
              </w:rPr>
            </w:pPr>
            <w:r>
              <w:rPr>
                <w:sz w:val="24"/>
                <w:szCs w:val="24"/>
              </w:rPr>
              <w:t>0.1</w:t>
            </w:r>
          </w:p>
        </w:tc>
        <w:tc>
          <w:tcPr>
            <w:tcW w:w="1415" w:type="dxa"/>
            <w:tcBorders>
              <w:top w:val="single" w:sz="4" w:space="0" w:color="auto"/>
            </w:tcBorders>
            <w:vAlign w:val="center"/>
          </w:tcPr>
          <w:p w14:paraId="518358AC" w14:textId="77777777" w:rsidR="00187264" w:rsidRPr="005F0658" w:rsidRDefault="00187264" w:rsidP="00187264">
            <w:pPr>
              <w:pStyle w:val="NoSpacing"/>
              <w:rPr>
                <w:sz w:val="24"/>
                <w:szCs w:val="24"/>
              </w:rPr>
            </w:pPr>
            <w:r w:rsidRPr="005F0658">
              <w:rPr>
                <w:sz w:val="24"/>
                <w:szCs w:val="24"/>
              </w:rPr>
              <w:t>0.1</w:t>
            </w:r>
          </w:p>
        </w:tc>
        <w:tc>
          <w:tcPr>
            <w:tcW w:w="1275" w:type="dxa"/>
            <w:tcBorders>
              <w:top w:val="single" w:sz="4" w:space="0" w:color="auto"/>
            </w:tcBorders>
            <w:vAlign w:val="center"/>
          </w:tcPr>
          <w:p w14:paraId="36EDAA75" w14:textId="77777777" w:rsidR="00187264" w:rsidRPr="005F0658" w:rsidRDefault="00187264" w:rsidP="00187264">
            <w:pPr>
              <w:pStyle w:val="NoSpacing"/>
              <w:rPr>
                <w:sz w:val="24"/>
                <w:szCs w:val="24"/>
              </w:rPr>
            </w:pPr>
            <w:r w:rsidRPr="005F0658">
              <w:rPr>
                <w:sz w:val="24"/>
                <w:szCs w:val="24"/>
              </w:rPr>
              <w:t>0.2</w:t>
            </w:r>
          </w:p>
        </w:tc>
        <w:tc>
          <w:tcPr>
            <w:tcW w:w="2122" w:type="dxa"/>
            <w:tcBorders>
              <w:top w:val="single" w:sz="4" w:space="0" w:color="auto"/>
            </w:tcBorders>
            <w:vAlign w:val="center"/>
          </w:tcPr>
          <w:p w14:paraId="56B11A87" w14:textId="77777777" w:rsidR="00187264" w:rsidRPr="005F0658" w:rsidRDefault="00187264" w:rsidP="00187264">
            <w:pPr>
              <w:pStyle w:val="NoSpacing"/>
              <w:rPr>
                <w:sz w:val="24"/>
                <w:szCs w:val="24"/>
              </w:rPr>
            </w:pPr>
            <w:r w:rsidRPr="005F0658">
              <w:rPr>
                <w:sz w:val="24"/>
                <w:szCs w:val="24"/>
              </w:rPr>
              <w:t>(2)</w:t>
            </w:r>
          </w:p>
        </w:tc>
      </w:tr>
      <w:tr w:rsidR="00187264" w:rsidRPr="005F0658" w14:paraId="3D2B4841" w14:textId="77777777" w:rsidTr="00187264">
        <w:trPr>
          <w:trHeight w:val="324"/>
        </w:trPr>
        <w:tc>
          <w:tcPr>
            <w:tcW w:w="1428" w:type="dxa"/>
            <w:vMerge/>
            <w:vAlign w:val="center"/>
          </w:tcPr>
          <w:p w14:paraId="165EDE4B" w14:textId="77777777" w:rsidR="00187264" w:rsidRPr="005F0658" w:rsidRDefault="00187264" w:rsidP="00187264">
            <w:pPr>
              <w:pStyle w:val="NoSpacing"/>
              <w:rPr>
                <w:sz w:val="24"/>
                <w:szCs w:val="24"/>
              </w:rPr>
            </w:pPr>
          </w:p>
        </w:tc>
        <w:tc>
          <w:tcPr>
            <w:tcW w:w="1926" w:type="dxa"/>
            <w:vAlign w:val="center"/>
          </w:tcPr>
          <w:p w14:paraId="5082A6C1" w14:textId="77777777" w:rsidR="00187264" w:rsidRPr="005F0658" w:rsidRDefault="00187264" w:rsidP="00187264">
            <w:pPr>
              <w:pStyle w:val="NoSpacing"/>
              <w:rPr>
                <w:sz w:val="24"/>
                <w:szCs w:val="24"/>
              </w:rPr>
            </w:pPr>
            <w:r w:rsidRPr="005F0658">
              <w:rPr>
                <w:sz w:val="24"/>
                <w:szCs w:val="24"/>
              </w:rPr>
              <w:t>Moonlight</w:t>
            </w:r>
          </w:p>
        </w:tc>
        <w:tc>
          <w:tcPr>
            <w:tcW w:w="1190" w:type="dxa"/>
            <w:vAlign w:val="center"/>
          </w:tcPr>
          <w:p w14:paraId="3F442D34" w14:textId="0005AFD2" w:rsidR="00187264" w:rsidRPr="005F0658" w:rsidRDefault="00187264" w:rsidP="004D562B">
            <w:pPr>
              <w:pStyle w:val="NoSpacing"/>
              <w:rPr>
                <w:sz w:val="24"/>
                <w:szCs w:val="24"/>
              </w:rPr>
            </w:pPr>
            <w:r w:rsidRPr="005F0658">
              <w:rPr>
                <w:sz w:val="24"/>
                <w:szCs w:val="24"/>
              </w:rPr>
              <w:t>-0.02</w:t>
            </w:r>
          </w:p>
        </w:tc>
        <w:tc>
          <w:tcPr>
            <w:tcW w:w="1415" w:type="dxa"/>
            <w:vAlign w:val="center"/>
          </w:tcPr>
          <w:p w14:paraId="3586FDBB" w14:textId="77777777" w:rsidR="00187264" w:rsidRPr="005F0658" w:rsidRDefault="00187264" w:rsidP="00187264">
            <w:pPr>
              <w:pStyle w:val="NoSpacing"/>
              <w:rPr>
                <w:sz w:val="24"/>
                <w:szCs w:val="24"/>
              </w:rPr>
            </w:pPr>
            <w:r w:rsidRPr="005F0658">
              <w:rPr>
                <w:sz w:val="24"/>
                <w:szCs w:val="24"/>
              </w:rPr>
              <w:t>-0.03</w:t>
            </w:r>
          </w:p>
        </w:tc>
        <w:tc>
          <w:tcPr>
            <w:tcW w:w="1275" w:type="dxa"/>
            <w:vAlign w:val="center"/>
          </w:tcPr>
          <w:p w14:paraId="16C0C09C" w14:textId="77777777" w:rsidR="00187264" w:rsidRPr="005F0658" w:rsidRDefault="00187264" w:rsidP="00187264">
            <w:pPr>
              <w:pStyle w:val="NoSpacing"/>
              <w:rPr>
                <w:sz w:val="24"/>
                <w:szCs w:val="24"/>
              </w:rPr>
            </w:pPr>
            <w:r w:rsidRPr="005F0658">
              <w:rPr>
                <w:sz w:val="24"/>
                <w:szCs w:val="24"/>
              </w:rPr>
              <w:t>-0.01</w:t>
            </w:r>
          </w:p>
        </w:tc>
        <w:tc>
          <w:tcPr>
            <w:tcW w:w="2122" w:type="dxa"/>
            <w:vAlign w:val="center"/>
          </w:tcPr>
          <w:p w14:paraId="7BA9D3B2" w14:textId="77777777" w:rsidR="00187264" w:rsidRPr="005F0658" w:rsidRDefault="00187264" w:rsidP="00187264">
            <w:pPr>
              <w:pStyle w:val="NoSpacing"/>
              <w:rPr>
                <w:sz w:val="24"/>
                <w:szCs w:val="24"/>
              </w:rPr>
            </w:pPr>
            <w:r w:rsidRPr="005F0658">
              <w:rPr>
                <w:sz w:val="24"/>
                <w:szCs w:val="24"/>
              </w:rPr>
              <w:t>0.71 (1)</w:t>
            </w:r>
          </w:p>
        </w:tc>
      </w:tr>
      <w:tr w:rsidR="00187264" w:rsidRPr="005F0658" w14:paraId="4B2E2DBD" w14:textId="77777777" w:rsidTr="00187264">
        <w:trPr>
          <w:trHeight w:val="324"/>
        </w:trPr>
        <w:tc>
          <w:tcPr>
            <w:tcW w:w="1428" w:type="dxa"/>
            <w:vMerge/>
            <w:tcBorders>
              <w:bottom w:val="single" w:sz="18" w:space="0" w:color="auto"/>
            </w:tcBorders>
            <w:vAlign w:val="center"/>
          </w:tcPr>
          <w:p w14:paraId="407FB15E" w14:textId="77777777" w:rsidR="00187264" w:rsidRPr="005F0658" w:rsidRDefault="00187264" w:rsidP="00187264">
            <w:pPr>
              <w:pStyle w:val="NoSpacing"/>
              <w:rPr>
                <w:sz w:val="24"/>
                <w:szCs w:val="24"/>
              </w:rPr>
            </w:pPr>
          </w:p>
        </w:tc>
        <w:tc>
          <w:tcPr>
            <w:tcW w:w="1926" w:type="dxa"/>
            <w:tcBorders>
              <w:bottom w:val="single" w:sz="18" w:space="0" w:color="auto"/>
            </w:tcBorders>
            <w:vAlign w:val="center"/>
          </w:tcPr>
          <w:p w14:paraId="7DC42F1F" w14:textId="77777777" w:rsidR="00187264" w:rsidRPr="005F0658" w:rsidRDefault="00187264" w:rsidP="00187264">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6A50BF81" w14:textId="4CF9DCA4" w:rsidR="00187264" w:rsidRPr="005F0658" w:rsidRDefault="004D562B" w:rsidP="00187264">
            <w:pPr>
              <w:pStyle w:val="NoSpacing"/>
              <w:rPr>
                <w:sz w:val="24"/>
                <w:szCs w:val="24"/>
              </w:rPr>
            </w:pPr>
            <w:r>
              <w:rPr>
                <w:sz w:val="24"/>
                <w:szCs w:val="24"/>
              </w:rPr>
              <w:t>0.02</w:t>
            </w:r>
          </w:p>
        </w:tc>
        <w:tc>
          <w:tcPr>
            <w:tcW w:w="1415" w:type="dxa"/>
            <w:tcBorders>
              <w:bottom w:val="single" w:sz="18" w:space="0" w:color="auto"/>
            </w:tcBorders>
            <w:vAlign w:val="center"/>
          </w:tcPr>
          <w:p w14:paraId="36CFB2D2" w14:textId="77777777" w:rsidR="00187264" w:rsidRPr="005F0658" w:rsidRDefault="00187264" w:rsidP="00187264">
            <w:pPr>
              <w:pStyle w:val="NoSpacing"/>
              <w:rPr>
                <w:sz w:val="24"/>
                <w:szCs w:val="24"/>
              </w:rPr>
            </w:pPr>
            <w:r w:rsidRPr="005F0658">
              <w:rPr>
                <w:sz w:val="24"/>
                <w:szCs w:val="24"/>
              </w:rPr>
              <w:t>0.02</w:t>
            </w:r>
          </w:p>
        </w:tc>
        <w:tc>
          <w:tcPr>
            <w:tcW w:w="1275" w:type="dxa"/>
            <w:tcBorders>
              <w:bottom w:val="single" w:sz="18" w:space="0" w:color="auto"/>
            </w:tcBorders>
            <w:vAlign w:val="center"/>
          </w:tcPr>
          <w:p w14:paraId="590BFEE6" w14:textId="77777777" w:rsidR="00187264" w:rsidRPr="005F0658" w:rsidRDefault="00187264" w:rsidP="00187264">
            <w:pPr>
              <w:pStyle w:val="NoSpacing"/>
              <w:rPr>
                <w:sz w:val="24"/>
                <w:szCs w:val="24"/>
              </w:rPr>
            </w:pPr>
            <w:r w:rsidRPr="005F0658">
              <w:rPr>
                <w:sz w:val="24"/>
                <w:szCs w:val="24"/>
              </w:rPr>
              <w:t>0.03</w:t>
            </w:r>
          </w:p>
        </w:tc>
        <w:tc>
          <w:tcPr>
            <w:tcW w:w="2122" w:type="dxa"/>
            <w:tcBorders>
              <w:bottom w:val="single" w:sz="18" w:space="0" w:color="auto"/>
            </w:tcBorders>
            <w:vAlign w:val="center"/>
          </w:tcPr>
          <w:p w14:paraId="3C3EAAE0" w14:textId="77777777" w:rsidR="00187264" w:rsidRPr="005F0658" w:rsidRDefault="00187264" w:rsidP="00187264">
            <w:pPr>
              <w:pStyle w:val="NoSpacing"/>
              <w:rPr>
                <w:sz w:val="24"/>
                <w:szCs w:val="24"/>
              </w:rPr>
            </w:pPr>
            <w:r w:rsidRPr="005F0658">
              <w:rPr>
                <w:sz w:val="24"/>
                <w:szCs w:val="24"/>
              </w:rPr>
              <w:t>0.32 (1)</w:t>
            </w:r>
          </w:p>
        </w:tc>
      </w:tr>
      <w:tr w:rsidR="00187264" w:rsidRPr="005F0658" w14:paraId="3C9B9661" w14:textId="77777777" w:rsidTr="00187264">
        <w:trPr>
          <w:trHeight w:val="324"/>
        </w:trPr>
        <w:tc>
          <w:tcPr>
            <w:tcW w:w="1428" w:type="dxa"/>
            <w:vMerge w:val="restart"/>
            <w:tcBorders>
              <w:top w:val="single" w:sz="18" w:space="0" w:color="auto"/>
              <w:bottom w:val="nil"/>
            </w:tcBorders>
            <w:vAlign w:val="center"/>
          </w:tcPr>
          <w:p w14:paraId="459D87BF" w14:textId="77777777" w:rsidR="00187264" w:rsidRPr="005F0658" w:rsidRDefault="00187264" w:rsidP="00187264">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476D8D4B"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50D24718" w14:textId="44EE882E" w:rsidR="00187264" w:rsidRPr="005F0658" w:rsidRDefault="004D562B" w:rsidP="00187264">
            <w:pPr>
              <w:pStyle w:val="NoSpacing"/>
              <w:rPr>
                <w:b/>
                <w:sz w:val="24"/>
                <w:szCs w:val="24"/>
              </w:rPr>
            </w:pPr>
            <w:r>
              <w:rPr>
                <w:sz w:val="24"/>
                <w:szCs w:val="24"/>
              </w:rPr>
              <w:t>0.2</w:t>
            </w:r>
          </w:p>
        </w:tc>
        <w:tc>
          <w:tcPr>
            <w:tcW w:w="1415" w:type="dxa"/>
            <w:tcBorders>
              <w:top w:val="single" w:sz="18" w:space="0" w:color="auto"/>
              <w:bottom w:val="nil"/>
            </w:tcBorders>
            <w:vAlign w:val="center"/>
          </w:tcPr>
          <w:p w14:paraId="2DFE3D2F"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0D7E0945"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373663B3" w14:textId="77777777" w:rsidR="00187264" w:rsidRPr="005F0658" w:rsidRDefault="00187264" w:rsidP="00187264">
            <w:pPr>
              <w:pStyle w:val="NoSpacing"/>
              <w:rPr>
                <w:b/>
                <w:sz w:val="24"/>
                <w:szCs w:val="24"/>
              </w:rPr>
            </w:pPr>
            <w:r w:rsidRPr="005F0658">
              <w:rPr>
                <w:sz w:val="24"/>
                <w:szCs w:val="24"/>
              </w:rPr>
              <w:t>- (1)</w:t>
            </w:r>
          </w:p>
        </w:tc>
      </w:tr>
      <w:tr w:rsidR="00187264" w:rsidRPr="005F0658" w14:paraId="10408A76" w14:textId="77777777" w:rsidTr="00187264">
        <w:trPr>
          <w:trHeight w:val="324"/>
        </w:trPr>
        <w:tc>
          <w:tcPr>
            <w:tcW w:w="1428" w:type="dxa"/>
            <w:vMerge/>
            <w:tcBorders>
              <w:top w:val="nil"/>
              <w:bottom w:val="single" w:sz="4" w:space="0" w:color="auto"/>
            </w:tcBorders>
            <w:vAlign w:val="center"/>
          </w:tcPr>
          <w:p w14:paraId="37E4E49A" w14:textId="77777777" w:rsidR="00187264" w:rsidRPr="005F0658" w:rsidRDefault="00187264" w:rsidP="00187264">
            <w:pPr>
              <w:pStyle w:val="NoSpacing"/>
              <w:rPr>
                <w:sz w:val="24"/>
                <w:szCs w:val="24"/>
              </w:rPr>
            </w:pPr>
          </w:p>
        </w:tc>
        <w:tc>
          <w:tcPr>
            <w:tcW w:w="1926" w:type="dxa"/>
            <w:tcBorders>
              <w:top w:val="nil"/>
              <w:bottom w:val="single" w:sz="4" w:space="0" w:color="auto"/>
            </w:tcBorders>
            <w:vAlign w:val="center"/>
          </w:tcPr>
          <w:p w14:paraId="6322A7DB" w14:textId="77777777" w:rsidR="00187264" w:rsidRPr="005F0658" w:rsidRDefault="00187264" w:rsidP="00187264">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438E7A70" w14:textId="2A29E883" w:rsidR="00187264" w:rsidRPr="005F0658" w:rsidRDefault="004D562B" w:rsidP="00187264">
            <w:pPr>
              <w:pStyle w:val="NoSpacing"/>
              <w:rPr>
                <w:sz w:val="24"/>
                <w:szCs w:val="24"/>
              </w:rPr>
            </w:pPr>
            <w:r>
              <w:rPr>
                <w:sz w:val="24"/>
                <w:szCs w:val="24"/>
              </w:rPr>
              <w:t>-0.04</w:t>
            </w:r>
          </w:p>
        </w:tc>
        <w:tc>
          <w:tcPr>
            <w:tcW w:w="1415" w:type="dxa"/>
            <w:tcBorders>
              <w:top w:val="nil"/>
              <w:bottom w:val="single" w:sz="4" w:space="0" w:color="auto"/>
            </w:tcBorders>
            <w:vAlign w:val="center"/>
          </w:tcPr>
          <w:p w14:paraId="4BFBFA85" w14:textId="77777777" w:rsidR="00187264" w:rsidRPr="005F0658" w:rsidRDefault="00187264" w:rsidP="00187264">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CC6A65F" w14:textId="77777777" w:rsidR="00187264" w:rsidRPr="005F0658" w:rsidRDefault="00187264" w:rsidP="00187264">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0BE94D20" w14:textId="77777777" w:rsidR="00187264" w:rsidRPr="005F0658" w:rsidRDefault="00187264" w:rsidP="00187264">
            <w:pPr>
              <w:pStyle w:val="NoSpacing"/>
              <w:rPr>
                <w:sz w:val="24"/>
                <w:szCs w:val="24"/>
              </w:rPr>
            </w:pPr>
            <w:r w:rsidRPr="005F0658">
              <w:rPr>
                <w:sz w:val="24"/>
                <w:szCs w:val="24"/>
              </w:rPr>
              <w:t>1.00 (1)</w:t>
            </w:r>
          </w:p>
        </w:tc>
      </w:tr>
      <w:tr w:rsidR="00187264" w:rsidRPr="005F0658" w14:paraId="214A8BB3" w14:textId="77777777" w:rsidTr="00187264">
        <w:trPr>
          <w:trHeight w:val="324"/>
        </w:trPr>
        <w:tc>
          <w:tcPr>
            <w:tcW w:w="1428" w:type="dxa"/>
            <w:vMerge w:val="restart"/>
            <w:tcBorders>
              <w:top w:val="single" w:sz="4" w:space="0" w:color="auto"/>
            </w:tcBorders>
            <w:vAlign w:val="center"/>
          </w:tcPr>
          <w:p w14:paraId="170C8F6F" w14:textId="77777777" w:rsidR="00187264" w:rsidRPr="005F0658" w:rsidRDefault="00187264" w:rsidP="00187264">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7E76280" w14:textId="77777777" w:rsidR="00187264" w:rsidRPr="005F0658" w:rsidRDefault="00187264" w:rsidP="00187264">
            <w:pPr>
              <w:pStyle w:val="NoSpacing"/>
              <w:rPr>
                <w:b/>
                <w:sz w:val="24"/>
                <w:szCs w:val="24"/>
              </w:rPr>
            </w:pPr>
            <w:r w:rsidRPr="005F0658">
              <w:rPr>
                <w:sz w:val="24"/>
                <w:szCs w:val="24"/>
              </w:rPr>
              <w:t>Intercept</w:t>
            </w:r>
          </w:p>
        </w:tc>
        <w:tc>
          <w:tcPr>
            <w:tcW w:w="1190" w:type="dxa"/>
            <w:tcBorders>
              <w:top w:val="single" w:sz="4" w:space="0" w:color="auto"/>
            </w:tcBorders>
            <w:vAlign w:val="center"/>
          </w:tcPr>
          <w:p w14:paraId="62BAA5C9" w14:textId="1F8BE942" w:rsidR="00187264" w:rsidRPr="005F0658" w:rsidRDefault="004D562B" w:rsidP="00187264">
            <w:pPr>
              <w:pStyle w:val="NoSpacing"/>
              <w:rPr>
                <w:b/>
                <w:sz w:val="24"/>
                <w:szCs w:val="24"/>
              </w:rPr>
            </w:pPr>
            <w:r>
              <w:rPr>
                <w:sz w:val="24"/>
                <w:szCs w:val="24"/>
              </w:rPr>
              <w:t>0.2</w:t>
            </w:r>
          </w:p>
        </w:tc>
        <w:tc>
          <w:tcPr>
            <w:tcW w:w="1415" w:type="dxa"/>
            <w:tcBorders>
              <w:top w:val="single" w:sz="4" w:space="0" w:color="auto"/>
            </w:tcBorders>
            <w:vAlign w:val="center"/>
          </w:tcPr>
          <w:p w14:paraId="2D76EF54" w14:textId="77777777" w:rsidR="00187264" w:rsidRPr="005F0658" w:rsidRDefault="00187264" w:rsidP="00187264">
            <w:pPr>
              <w:pStyle w:val="NoSpacing"/>
              <w:rPr>
                <w:b/>
                <w:sz w:val="24"/>
                <w:szCs w:val="24"/>
              </w:rPr>
            </w:pPr>
            <w:r w:rsidRPr="005F0658">
              <w:rPr>
                <w:sz w:val="24"/>
                <w:szCs w:val="24"/>
              </w:rPr>
              <w:t>0.1</w:t>
            </w:r>
          </w:p>
        </w:tc>
        <w:tc>
          <w:tcPr>
            <w:tcW w:w="1275" w:type="dxa"/>
            <w:tcBorders>
              <w:top w:val="single" w:sz="4" w:space="0" w:color="auto"/>
            </w:tcBorders>
            <w:vAlign w:val="center"/>
          </w:tcPr>
          <w:p w14:paraId="46C84527" w14:textId="77777777" w:rsidR="00187264" w:rsidRPr="005F0658" w:rsidRDefault="00187264" w:rsidP="00187264">
            <w:pPr>
              <w:pStyle w:val="NoSpacing"/>
              <w:rPr>
                <w:b/>
                <w:sz w:val="24"/>
                <w:szCs w:val="24"/>
              </w:rPr>
            </w:pPr>
            <w:r w:rsidRPr="005F0658">
              <w:rPr>
                <w:sz w:val="24"/>
                <w:szCs w:val="24"/>
              </w:rPr>
              <w:t>0.2</w:t>
            </w:r>
          </w:p>
        </w:tc>
        <w:tc>
          <w:tcPr>
            <w:tcW w:w="2122" w:type="dxa"/>
            <w:tcBorders>
              <w:top w:val="single" w:sz="4" w:space="0" w:color="auto"/>
            </w:tcBorders>
            <w:vAlign w:val="center"/>
          </w:tcPr>
          <w:p w14:paraId="0C11C8A1" w14:textId="77777777" w:rsidR="00187264" w:rsidRPr="005F0658" w:rsidRDefault="00187264" w:rsidP="00187264">
            <w:pPr>
              <w:pStyle w:val="NoSpacing"/>
              <w:rPr>
                <w:b/>
                <w:sz w:val="24"/>
                <w:szCs w:val="24"/>
              </w:rPr>
            </w:pPr>
            <w:r w:rsidRPr="005F0658">
              <w:rPr>
                <w:sz w:val="24"/>
                <w:szCs w:val="24"/>
              </w:rPr>
              <w:t>- (1)</w:t>
            </w:r>
          </w:p>
        </w:tc>
      </w:tr>
      <w:tr w:rsidR="00187264" w:rsidRPr="005F0658" w14:paraId="2EA96B85" w14:textId="77777777" w:rsidTr="00187264">
        <w:trPr>
          <w:trHeight w:val="324"/>
        </w:trPr>
        <w:tc>
          <w:tcPr>
            <w:tcW w:w="1428" w:type="dxa"/>
            <w:vMerge/>
            <w:vAlign w:val="center"/>
          </w:tcPr>
          <w:p w14:paraId="43DE293E" w14:textId="77777777" w:rsidR="00187264" w:rsidRPr="005F0658" w:rsidRDefault="00187264" w:rsidP="00187264">
            <w:pPr>
              <w:pStyle w:val="NoSpacing"/>
              <w:rPr>
                <w:sz w:val="24"/>
                <w:szCs w:val="24"/>
              </w:rPr>
            </w:pPr>
          </w:p>
        </w:tc>
        <w:tc>
          <w:tcPr>
            <w:tcW w:w="1926" w:type="dxa"/>
            <w:vAlign w:val="center"/>
          </w:tcPr>
          <w:p w14:paraId="3CE119D9" w14:textId="77777777" w:rsidR="00187264" w:rsidRPr="005F0658" w:rsidRDefault="00187264" w:rsidP="00187264">
            <w:pPr>
              <w:pStyle w:val="NoSpacing"/>
              <w:rPr>
                <w:sz w:val="24"/>
                <w:szCs w:val="24"/>
              </w:rPr>
            </w:pPr>
            <w:r w:rsidRPr="005F0658">
              <w:rPr>
                <w:sz w:val="24"/>
                <w:szCs w:val="24"/>
              </w:rPr>
              <w:t>denning vs not</w:t>
            </w:r>
          </w:p>
        </w:tc>
        <w:tc>
          <w:tcPr>
            <w:tcW w:w="1190" w:type="dxa"/>
            <w:vAlign w:val="center"/>
          </w:tcPr>
          <w:p w14:paraId="22A96A02" w14:textId="36A13D06" w:rsidR="00187264" w:rsidRPr="005F0658" w:rsidRDefault="004D562B" w:rsidP="00187264">
            <w:pPr>
              <w:pStyle w:val="NoSpacing"/>
              <w:rPr>
                <w:sz w:val="24"/>
                <w:szCs w:val="24"/>
              </w:rPr>
            </w:pPr>
            <w:r>
              <w:rPr>
                <w:sz w:val="24"/>
                <w:szCs w:val="24"/>
              </w:rPr>
              <w:t>-0.1</w:t>
            </w:r>
          </w:p>
        </w:tc>
        <w:tc>
          <w:tcPr>
            <w:tcW w:w="1415" w:type="dxa"/>
            <w:vAlign w:val="center"/>
          </w:tcPr>
          <w:p w14:paraId="58548FD7" w14:textId="6BB55068" w:rsidR="00187264" w:rsidRPr="005F0658" w:rsidRDefault="004D562B" w:rsidP="00187264">
            <w:pPr>
              <w:pStyle w:val="NoSpacing"/>
              <w:rPr>
                <w:sz w:val="24"/>
                <w:szCs w:val="24"/>
              </w:rPr>
            </w:pPr>
            <w:r>
              <w:rPr>
                <w:sz w:val="24"/>
                <w:szCs w:val="24"/>
              </w:rPr>
              <w:t>-0.1</w:t>
            </w:r>
          </w:p>
        </w:tc>
        <w:tc>
          <w:tcPr>
            <w:tcW w:w="1275" w:type="dxa"/>
            <w:vAlign w:val="center"/>
          </w:tcPr>
          <w:p w14:paraId="3F1EFF07" w14:textId="77777777" w:rsidR="00187264" w:rsidRPr="005F0658" w:rsidRDefault="00187264" w:rsidP="00187264">
            <w:pPr>
              <w:pStyle w:val="NoSpacing"/>
              <w:rPr>
                <w:sz w:val="24"/>
                <w:szCs w:val="24"/>
              </w:rPr>
            </w:pPr>
            <w:r w:rsidRPr="005F0658">
              <w:rPr>
                <w:sz w:val="24"/>
                <w:szCs w:val="24"/>
              </w:rPr>
              <w:t>-0.09</w:t>
            </w:r>
          </w:p>
        </w:tc>
        <w:tc>
          <w:tcPr>
            <w:tcW w:w="2122" w:type="dxa"/>
            <w:vAlign w:val="center"/>
          </w:tcPr>
          <w:p w14:paraId="232A73CE" w14:textId="77777777" w:rsidR="00187264" w:rsidRPr="005F0658" w:rsidRDefault="00187264" w:rsidP="00187264">
            <w:pPr>
              <w:pStyle w:val="NoSpacing"/>
              <w:rPr>
                <w:sz w:val="24"/>
                <w:szCs w:val="24"/>
              </w:rPr>
            </w:pPr>
            <w:r w:rsidRPr="005F0658">
              <w:rPr>
                <w:sz w:val="24"/>
                <w:szCs w:val="24"/>
              </w:rPr>
              <w:t>1.00 (1)</w:t>
            </w:r>
          </w:p>
        </w:tc>
      </w:tr>
    </w:tbl>
    <w:p w14:paraId="66B728FA" w14:textId="52CFE6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p w14:paraId="59089E61" w14:textId="77777777"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187264" w:rsidRPr="005F0658" w14:paraId="42BAADB0" w14:textId="77777777" w:rsidTr="00174B22">
        <w:trPr>
          <w:trHeight w:val="324"/>
        </w:trPr>
        <w:tc>
          <w:tcPr>
            <w:tcW w:w="1560" w:type="dxa"/>
            <w:tcBorders>
              <w:top w:val="single" w:sz="18" w:space="0" w:color="auto"/>
              <w:bottom w:val="single" w:sz="18" w:space="0" w:color="auto"/>
            </w:tcBorders>
            <w:vAlign w:val="center"/>
            <w:hideMark/>
          </w:tcPr>
          <w:p w14:paraId="3AB0C3C2" w14:textId="77777777" w:rsidR="00187264" w:rsidRPr="005F0658" w:rsidRDefault="00187264" w:rsidP="00174B22">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2A52BF1F" w14:textId="77777777" w:rsidR="00187264" w:rsidRPr="005F0658" w:rsidRDefault="00187264" w:rsidP="00174B22">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2524E282" w14:textId="77777777" w:rsidR="00187264" w:rsidRPr="005F0658" w:rsidRDefault="00187264" w:rsidP="00174B22">
            <w:pPr>
              <w:pStyle w:val="NoSpacing"/>
              <w:rPr>
                <w:sz w:val="24"/>
                <w:szCs w:val="24"/>
              </w:rPr>
            </w:pPr>
            <w:r w:rsidRPr="005F0658">
              <w:rPr>
                <w:sz w:val="24"/>
                <w:szCs w:val="24"/>
              </w:rPr>
              <w:t>Variable</w:t>
            </w:r>
          </w:p>
          <w:p w14:paraId="13125E5C" w14:textId="77777777" w:rsidR="00187264" w:rsidRPr="005F0658" w:rsidRDefault="00187264" w:rsidP="00174B22">
            <w:pPr>
              <w:pStyle w:val="NoSpacing"/>
              <w:rPr>
                <w:sz w:val="24"/>
                <w:szCs w:val="24"/>
              </w:rPr>
            </w:pPr>
            <w:r w:rsidRPr="005F0658">
              <w:rPr>
                <w:sz w:val="24"/>
                <w:szCs w:val="24"/>
              </w:rPr>
              <w:t>importance (n)</w:t>
            </w:r>
          </w:p>
        </w:tc>
      </w:tr>
      <w:tr w:rsidR="00187264" w:rsidRPr="005F0658" w14:paraId="6D55C933" w14:textId="77777777" w:rsidTr="00174B22">
        <w:trPr>
          <w:trHeight w:val="324"/>
        </w:trPr>
        <w:tc>
          <w:tcPr>
            <w:tcW w:w="1560" w:type="dxa"/>
            <w:vMerge w:val="restart"/>
            <w:tcBorders>
              <w:top w:val="single" w:sz="18" w:space="0" w:color="auto"/>
            </w:tcBorders>
            <w:vAlign w:val="center"/>
          </w:tcPr>
          <w:p w14:paraId="0EA6109B" w14:textId="77777777" w:rsidR="00187264" w:rsidRPr="005F0658" w:rsidRDefault="00187264" w:rsidP="00174B22">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2972B912" w:rsidR="004D562B" w:rsidRPr="005F0658" w:rsidRDefault="004D562B" w:rsidP="00174B22">
            <w:pPr>
              <w:pStyle w:val="NoSpacing"/>
              <w:rPr>
                <w:sz w:val="24"/>
                <w:szCs w:val="24"/>
              </w:rPr>
            </w:pPr>
            <w:r>
              <w:rPr>
                <w:sz w:val="24"/>
                <w:szCs w:val="24"/>
              </w:rPr>
              <w:t>0.04</w:t>
            </w:r>
          </w:p>
        </w:tc>
        <w:tc>
          <w:tcPr>
            <w:tcW w:w="1134" w:type="dxa"/>
            <w:tcBorders>
              <w:top w:val="single" w:sz="18" w:space="0" w:color="auto"/>
              <w:bottom w:val="nil"/>
            </w:tcBorders>
            <w:vAlign w:val="center"/>
          </w:tcPr>
          <w:p w14:paraId="4C76FB9B" w14:textId="7DF5F42C" w:rsidR="00187264" w:rsidRPr="005F0658" w:rsidRDefault="004D562B" w:rsidP="00174B22">
            <w:pPr>
              <w:pStyle w:val="NoSpacing"/>
              <w:rPr>
                <w:sz w:val="24"/>
                <w:szCs w:val="24"/>
              </w:rPr>
            </w:pPr>
            <w:r>
              <w:rPr>
                <w:sz w:val="24"/>
                <w:szCs w:val="24"/>
              </w:rPr>
              <w:t>0.02</w:t>
            </w:r>
          </w:p>
        </w:tc>
        <w:tc>
          <w:tcPr>
            <w:tcW w:w="1120" w:type="dxa"/>
            <w:tcBorders>
              <w:top w:val="single" w:sz="18" w:space="0" w:color="auto"/>
              <w:bottom w:val="nil"/>
            </w:tcBorders>
            <w:vAlign w:val="center"/>
          </w:tcPr>
          <w:p w14:paraId="0B9F4E77" w14:textId="71D242F1" w:rsidR="00187264" w:rsidRPr="005F0658" w:rsidRDefault="004D562B" w:rsidP="00174B22">
            <w:pPr>
              <w:pStyle w:val="NoSpacing"/>
              <w:rPr>
                <w:sz w:val="24"/>
                <w:szCs w:val="24"/>
              </w:rPr>
            </w:pPr>
            <w:r>
              <w:rPr>
                <w:sz w:val="24"/>
                <w:szCs w:val="24"/>
              </w:rPr>
              <w:t>0.06</w:t>
            </w:r>
          </w:p>
        </w:tc>
        <w:tc>
          <w:tcPr>
            <w:tcW w:w="1999" w:type="dxa"/>
            <w:tcBorders>
              <w:top w:val="single" w:sz="18" w:space="0" w:color="auto"/>
              <w:bottom w:val="nil"/>
            </w:tcBorders>
            <w:vAlign w:val="center"/>
          </w:tcPr>
          <w:p w14:paraId="7991E6F2" w14:textId="77777777" w:rsidR="00187264" w:rsidRPr="005F0658" w:rsidRDefault="00187264" w:rsidP="00174B22">
            <w:pPr>
              <w:pStyle w:val="NoSpacing"/>
              <w:rPr>
                <w:sz w:val="24"/>
                <w:szCs w:val="24"/>
              </w:rPr>
            </w:pPr>
            <w:r w:rsidRPr="005F0658">
              <w:rPr>
                <w:sz w:val="24"/>
                <w:szCs w:val="24"/>
              </w:rPr>
              <w:t xml:space="preserve"> (1)</w:t>
            </w:r>
          </w:p>
        </w:tc>
      </w:tr>
      <w:tr w:rsidR="00187264" w:rsidRPr="005F0658" w14:paraId="0EEE8CED" w14:textId="77777777" w:rsidTr="00174B22">
        <w:trPr>
          <w:trHeight w:val="324"/>
        </w:trPr>
        <w:tc>
          <w:tcPr>
            <w:tcW w:w="1560" w:type="dxa"/>
            <w:vMerge/>
            <w:vAlign w:val="center"/>
          </w:tcPr>
          <w:p w14:paraId="0F1489F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1FD7384" w14:textId="77777777" w:rsidR="00187264" w:rsidRPr="005F0658" w:rsidRDefault="00187264" w:rsidP="00174B22">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3455DEE" w14:textId="77777777" w:rsidR="00187264" w:rsidRPr="005F0658" w:rsidRDefault="00187264" w:rsidP="00174B22">
            <w:pPr>
              <w:pStyle w:val="NoSpacing"/>
              <w:rPr>
                <w:sz w:val="24"/>
                <w:szCs w:val="24"/>
              </w:rPr>
            </w:pPr>
            <w:r w:rsidRPr="005F0658">
              <w:rPr>
                <w:sz w:val="24"/>
                <w:szCs w:val="24"/>
              </w:rPr>
              <w:t>0.06</w:t>
            </w:r>
          </w:p>
        </w:tc>
        <w:tc>
          <w:tcPr>
            <w:tcW w:w="1134" w:type="dxa"/>
            <w:tcBorders>
              <w:top w:val="nil"/>
              <w:bottom w:val="nil"/>
            </w:tcBorders>
            <w:vAlign w:val="center"/>
          </w:tcPr>
          <w:p w14:paraId="6731382B" w14:textId="77777777" w:rsidR="00187264" w:rsidRPr="005F0658" w:rsidRDefault="00187264" w:rsidP="00174B22">
            <w:pPr>
              <w:pStyle w:val="NoSpacing"/>
              <w:rPr>
                <w:sz w:val="24"/>
                <w:szCs w:val="24"/>
              </w:rPr>
            </w:pPr>
            <w:r w:rsidRPr="005F0658">
              <w:rPr>
                <w:sz w:val="24"/>
                <w:szCs w:val="24"/>
              </w:rPr>
              <w:t>0.06</w:t>
            </w:r>
          </w:p>
        </w:tc>
        <w:tc>
          <w:tcPr>
            <w:tcW w:w="1120" w:type="dxa"/>
            <w:tcBorders>
              <w:top w:val="nil"/>
              <w:bottom w:val="nil"/>
            </w:tcBorders>
            <w:vAlign w:val="center"/>
          </w:tcPr>
          <w:p w14:paraId="6644B91D" w14:textId="77777777" w:rsidR="00187264" w:rsidRPr="005F0658" w:rsidRDefault="00187264" w:rsidP="00174B22">
            <w:pPr>
              <w:pStyle w:val="NoSpacing"/>
              <w:rPr>
                <w:sz w:val="24"/>
                <w:szCs w:val="24"/>
              </w:rPr>
            </w:pPr>
            <w:r w:rsidRPr="005F0658">
              <w:rPr>
                <w:sz w:val="24"/>
                <w:szCs w:val="24"/>
              </w:rPr>
              <w:t>0.07</w:t>
            </w:r>
          </w:p>
        </w:tc>
        <w:tc>
          <w:tcPr>
            <w:tcW w:w="1999" w:type="dxa"/>
            <w:tcBorders>
              <w:top w:val="nil"/>
              <w:bottom w:val="nil"/>
            </w:tcBorders>
            <w:vAlign w:val="center"/>
          </w:tcPr>
          <w:p w14:paraId="757E7229" w14:textId="77777777" w:rsidR="00187264" w:rsidRPr="005F0658" w:rsidRDefault="00187264" w:rsidP="00174B22">
            <w:pPr>
              <w:pStyle w:val="NoSpacing"/>
              <w:rPr>
                <w:sz w:val="24"/>
                <w:szCs w:val="24"/>
              </w:rPr>
            </w:pPr>
            <w:r w:rsidRPr="005F0658">
              <w:rPr>
                <w:sz w:val="24"/>
                <w:szCs w:val="24"/>
              </w:rPr>
              <w:t>1.00 (1)</w:t>
            </w:r>
          </w:p>
        </w:tc>
      </w:tr>
      <w:tr w:rsidR="00187264" w:rsidRPr="005F0658" w14:paraId="451B89F0" w14:textId="77777777" w:rsidTr="00174B22">
        <w:trPr>
          <w:trHeight w:val="324"/>
        </w:trPr>
        <w:tc>
          <w:tcPr>
            <w:tcW w:w="1560" w:type="dxa"/>
            <w:vMerge/>
            <w:vAlign w:val="center"/>
          </w:tcPr>
          <w:p w14:paraId="70A127A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717B1D6A" w14:textId="77777777" w:rsidR="00187264" w:rsidRPr="005F0658" w:rsidRDefault="00187264" w:rsidP="00174B22">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1B244D24" w14:textId="77777777" w:rsidR="00187264" w:rsidRPr="005F0658" w:rsidRDefault="00187264" w:rsidP="00174B22">
            <w:pPr>
              <w:pStyle w:val="NoSpacing"/>
              <w:rPr>
                <w:sz w:val="24"/>
                <w:szCs w:val="24"/>
              </w:rPr>
            </w:pPr>
            <w:r w:rsidRPr="005F0658">
              <w:rPr>
                <w:sz w:val="24"/>
                <w:szCs w:val="24"/>
              </w:rPr>
              <w:t>-0.009</w:t>
            </w:r>
          </w:p>
        </w:tc>
        <w:tc>
          <w:tcPr>
            <w:tcW w:w="1134" w:type="dxa"/>
            <w:tcBorders>
              <w:top w:val="nil"/>
              <w:bottom w:val="nil"/>
            </w:tcBorders>
            <w:vAlign w:val="center"/>
          </w:tcPr>
          <w:p w14:paraId="5AB02BA1"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nil"/>
            </w:tcBorders>
            <w:vAlign w:val="center"/>
          </w:tcPr>
          <w:p w14:paraId="33869941" w14:textId="77777777" w:rsidR="00187264" w:rsidRPr="005F0658" w:rsidRDefault="00187264" w:rsidP="00174B22">
            <w:pPr>
              <w:pStyle w:val="NoSpacing"/>
              <w:rPr>
                <w:sz w:val="24"/>
                <w:szCs w:val="24"/>
              </w:rPr>
            </w:pPr>
            <w:r w:rsidRPr="005F0658">
              <w:rPr>
                <w:sz w:val="24"/>
                <w:szCs w:val="24"/>
              </w:rPr>
              <w:t>-0.005</w:t>
            </w:r>
          </w:p>
        </w:tc>
        <w:tc>
          <w:tcPr>
            <w:tcW w:w="1999" w:type="dxa"/>
            <w:tcBorders>
              <w:top w:val="nil"/>
              <w:bottom w:val="nil"/>
            </w:tcBorders>
            <w:vAlign w:val="center"/>
          </w:tcPr>
          <w:p w14:paraId="4DB21D51" w14:textId="77777777" w:rsidR="00187264" w:rsidRPr="005F0658" w:rsidRDefault="00187264" w:rsidP="00174B22">
            <w:pPr>
              <w:pStyle w:val="NoSpacing"/>
              <w:rPr>
                <w:sz w:val="24"/>
                <w:szCs w:val="24"/>
              </w:rPr>
            </w:pPr>
            <w:r w:rsidRPr="005F0658">
              <w:rPr>
                <w:sz w:val="24"/>
                <w:szCs w:val="24"/>
              </w:rPr>
              <w:t>1.00 (1)</w:t>
            </w:r>
          </w:p>
        </w:tc>
      </w:tr>
      <w:tr w:rsidR="00187264" w:rsidRPr="005F0658" w14:paraId="67A1465D" w14:textId="77777777" w:rsidTr="00174B22">
        <w:trPr>
          <w:trHeight w:val="324"/>
        </w:trPr>
        <w:tc>
          <w:tcPr>
            <w:tcW w:w="1560" w:type="dxa"/>
            <w:vMerge/>
            <w:tcBorders>
              <w:bottom w:val="single" w:sz="4" w:space="0" w:color="auto"/>
            </w:tcBorders>
            <w:vAlign w:val="center"/>
          </w:tcPr>
          <w:p w14:paraId="4C878A0A"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6C770E9" w14:textId="77777777" w:rsidR="00187264" w:rsidRPr="005F0658" w:rsidRDefault="00187264" w:rsidP="00174B22">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2C4354DE" w14:textId="5FDD9999" w:rsidR="00187264" w:rsidRPr="005F0658" w:rsidRDefault="004D562B" w:rsidP="00174B22">
            <w:pPr>
              <w:pStyle w:val="NoSpacing"/>
              <w:rPr>
                <w:sz w:val="24"/>
                <w:szCs w:val="24"/>
              </w:rPr>
            </w:pPr>
            <w:r>
              <w:rPr>
                <w:sz w:val="24"/>
                <w:szCs w:val="24"/>
              </w:rPr>
              <w:t>0.2</w:t>
            </w:r>
          </w:p>
        </w:tc>
        <w:tc>
          <w:tcPr>
            <w:tcW w:w="1134" w:type="dxa"/>
            <w:tcBorders>
              <w:top w:val="nil"/>
              <w:bottom w:val="single" w:sz="4" w:space="0" w:color="auto"/>
            </w:tcBorders>
            <w:vAlign w:val="center"/>
          </w:tcPr>
          <w:p w14:paraId="2E1B814C" w14:textId="5D591AF2" w:rsidR="00187264" w:rsidRPr="005F0658" w:rsidRDefault="004D562B" w:rsidP="00174B22">
            <w:pPr>
              <w:pStyle w:val="NoSpacing"/>
              <w:rPr>
                <w:sz w:val="24"/>
                <w:szCs w:val="24"/>
              </w:rPr>
            </w:pPr>
            <w:r>
              <w:rPr>
                <w:sz w:val="24"/>
                <w:szCs w:val="24"/>
              </w:rPr>
              <w:t>0.2</w:t>
            </w:r>
          </w:p>
        </w:tc>
        <w:tc>
          <w:tcPr>
            <w:tcW w:w="1120" w:type="dxa"/>
            <w:tcBorders>
              <w:top w:val="nil"/>
              <w:bottom w:val="single" w:sz="4" w:space="0" w:color="auto"/>
            </w:tcBorders>
            <w:vAlign w:val="center"/>
          </w:tcPr>
          <w:p w14:paraId="703C005F" w14:textId="40A1BA57" w:rsidR="00187264" w:rsidRPr="005F0658" w:rsidRDefault="004D562B" w:rsidP="00174B22">
            <w:pPr>
              <w:pStyle w:val="NoSpacing"/>
              <w:rPr>
                <w:sz w:val="24"/>
                <w:szCs w:val="24"/>
              </w:rPr>
            </w:pPr>
            <w:r>
              <w:rPr>
                <w:sz w:val="24"/>
                <w:szCs w:val="24"/>
              </w:rPr>
              <w:t>0.2</w:t>
            </w:r>
          </w:p>
        </w:tc>
        <w:tc>
          <w:tcPr>
            <w:tcW w:w="1999" w:type="dxa"/>
            <w:tcBorders>
              <w:top w:val="nil"/>
              <w:bottom w:val="single" w:sz="4" w:space="0" w:color="auto"/>
            </w:tcBorders>
            <w:vAlign w:val="center"/>
          </w:tcPr>
          <w:p w14:paraId="48E72C74" w14:textId="77777777" w:rsidR="00187264" w:rsidRPr="005F0658" w:rsidRDefault="00187264" w:rsidP="00174B22">
            <w:pPr>
              <w:pStyle w:val="NoSpacing"/>
              <w:rPr>
                <w:sz w:val="24"/>
                <w:szCs w:val="24"/>
              </w:rPr>
            </w:pPr>
            <w:r w:rsidRPr="005F0658">
              <w:rPr>
                <w:sz w:val="24"/>
                <w:szCs w:val="24"/>
              </w:rPr>
              <w:t>1.00 (1)</w:t>
            </w:r>
          </w:p>
        </w:tc>
      </w:tr>
      <w:tr w:rsidR="00187264" w:rsidRPr="005F0658" w14:paraId="16B1EB3C" w14:textId="77777777" w:rsidTr="00174B22">
        <w:trPr>
          <w:trHeight w:val="324"/>
        </w:trPr>
        <w:tc>
          <w:tcPr>
            <w:tcW w:w="1560" w:type="dxa"/>
            <w:vMerge w:val="restart"/>
            <w:tcBorders>
              <w:top w:val="single" w:sz="4" w:space="0" w:color="auto"/>
            </w:tcBorders>
            <w:vAlign w:val="center"/>
          </w:tcPr>
          <w:p w14:paraId="31155107" w14:textId="77777777" w:rsidR="00187264" w:rsidRPr="005F0658" w:rsidRDefault="00187264" w:rsidP="00174B22">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19D23AF5"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312C926F" w14:textId="2938C48A" w:rsidR="00187264" w:rsidRPr="005F0658" w:rsidRDefault="004D562B" w:rsidP="00174B22">
            <w:pPr>
              <w:pStyle w:val="NoSpacing"/>
              <w:rPr>
                <w:sz w:val="24"/>
                <w:szCs w:val="24"/>
              </w:rPr>
            </w:pPr>
            <w:r>
              <w:rPr>
                <w:sz w:val="24"/>
                <w:szCs w:val="24"/>
              </w:rPr>
              <w:t>0.3</w:t>
            </w:r>
          </w:p>
        </w:tc>
        <w:tc>
          <w:tcPr>
            <w:tcW w:w="1134" w:type="dxa"/>
            <w:tcBorders>
              <w:top w:val="single" w:sz="4" w:space="0" w:color="auto"/>
              <w:bottom w:val="nil"/>
            </w:tcBorders>
            <w:vAlign w:val="center"/>
          </w:tcPr>
          <w:p w14:paraId="15FA8677"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47054A6A"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31048D6A" w14:textId="77777777" w:rsidR="00187264" w:rsidRPr="005F0658" w:rsidRDefault="00187264" w:rsidP="00174B22">
            <w:pPr>
              <w:pStyle w:val="NoSpacing"/>
              <w:rPr>
                <w:sz w:val="24"/>
                <w:szCs w:val="24"/>
              </w:rPr>
            </w:pPr>
            <w:r w:rsidRPr="005F0658">
              <w:rPr>
                <w:sz w:val="24"/>
                <w:szCs w:val="24"/>
              </w:rPr>
              <w:t>(1)</w:t>
            </w:r>
          </w:p>
        </w:tc>
      </w:tr>
      <w:tr w:rsidR="00187264" w:rsidRPr="005F0658" w14:paraId="797E73F5" w14:textId="77777777" w:rsidTr="00174B22">
        <w:trPr>
          <w:trHeight w:val="324"/>
        </w:trPr>
        <w:tc>
          <w:tcPr>
            <w:tcW w:w="1560" w:type="dxa"/>
            <w:vMerge/>
            <w:vAlign w:val="center"/>
          </w:tcPr>
          <w:p w14:paraId="429A1A77"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CF60D84"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767142F6" w14:textId="341A63E4" w:rsidR="00187264" w:rsidRPr="005F0658" w:rsidRDefault="004D562B" w:rsidP="00174B22">
            <w:pPr>
              <w:pStyle w:val="NoSpacing"/>
              <w:rPr>
                <w:sz w:val="24"/>
                <w:szCs w:val="24"/>
              </w:rPr>
            </w:pPr>
            <w:r>
              <w:rPr>
                <w:sz w:val="24"/>
                <w:szCs w:val="24"/>
              </w:rPr>
              <w:t>-0.07</w:t>
            </w:r>
          </w:p>
        </w:tc>
        <w:tc>
          <w:tcPr>
            <w:tcW w:w="1134" w:type="dxa"/>
            <w:tcBorders>
              <w:top w:val="nil"/>
              <w:bottom w:val="nil"/>
            </w:tcBorders>
            <w:vAlign w:val="center"/>
          </w:tcPr>
          <w:p w14:paraId="7222D88A"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nil"/>
            </w:tcBorders>
            <w:vAlign w:val="center"/>
          </w:tcPr>
          <w:p w14:paraId="3DDA2C08" w14:textId="77777777" w:rsidR="00187264" w:rsidRPr="005F0658" w:rsidRDefault="00187264" w:rsidP="00174B22">
            <w:pPr>
              <w:pStyle w:val="NoSpacing"/>
              <w:rPr>
                <w:sz w:val="24"/>
                <w:szCs w:val="24"/>
              </w:rPr>
            </w:pPr>
            <w:r w:rsidRPr="005F0658">
              <w:rPr>
                <w:sz w:val="24"/>
                <w:szCs w:val="24"/>
              </w:rPr>
              <w:t>-0.06</w:t>
            </w:r>
          </w:p>
        </w:tc>
        <w:tc>
          <w:tcPr>
            <w:tcW w:w="1999" w:type="dxa"/>
            <w:tcBorders>
              <w:top w:val="nil"/>
              <w:bottom w:val="nil"/>
            </w:tcBorders>
            <w:vAlign w:val="center"/>
          </w:tcPr>
          <w:p w14:paraId="75D7F928" w14:textId="77777777" w:rsidR="00187264" w:rsidRPr="005F0658" w:rsidRDefault="00187264" w:rsidP="00174B22">
            <w:pPr>
              <w:pStyle w:val="NoSpacing"/>
              <w:rPr>
                <w:sz w:val="24"/>
                <w:szCs w:val="24"/>
              </w:rPr>
            </w:pPr>
            <w:r w:rsidRPr="005F0658">
              <w:rPr>
                <w:sz w:val="24"/>
                <w:szCs w:val="24"/>
              </w:rPr>
              <w:t>1.00 (1)</w:t>
            </w:r>
          </w:p>
        </w:tc>
      </w:tr>
      <w:tr w:rsidR="00187264" w:rsidRPr="005F0658" w14:paraId="6549A80F" w14:textId="77777777" w:rsidTr="00174B22">
        <w:trPr>
          <w:trHeight w:val="324"/>
        </w:trPr>
        <w:tc>
          <w:tcPr>
            <w:tcW w:w="1560" w:type="dxa"/>
            <w:vMerge/>
            <w:vAlign w:val="center"/>
          </w:tcPr>
          <w:p w14:paraId="033364BC"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65AC34F8" w14:textId="77777777" w:rsidR="00187264" w:rsidRPr="005F0658" w:rsidRDefault="00187264" w:rsidP="00174B22">
            <w:pPr>
              <w:pStyle w:val="NoSpacing"/>
              <w:rPr>
                <w:sz w:val="24"/>
                <w:szCs w:val="24"/>
              </w:rPr>
            </w:pPr>
            <w:r w:rsidRPr="005F0658">
              <w:rPr>
                <w:sz w:val="24"/>
                <w:szCs w:val="24"/>
              </w:rPr>
              <w:t>Rainfall</w:t>
            </w:r>
          </w:p>
        </w:tc>
        <w:tc>
          <w:tcPr>
            <w:tcW w:w="1134" w:type="dxa"/>
            <w:tcBorders>
              <w:top w:val="nil"/>
              <w:bottom w:val="nil"/>
            </w:tcBorders>
            <w:vAlign w:val="center"/>
          </w:tcPr>
          <w:p w14:paraId="1A79028A" w14:textId="21E42910" w:rsidR="00187264" w:rsidRPr="005F0658" w:rsidRDefault="004D562B" w:rsidP="00174B22">
            <w:pPr>
              <w:pStyle w:val="NoSpacing"/>
              <w:rPr>
                <w:sz w:val="24"/>
                <w:szCs w:val="24"/>
              </w:rPr>
            </w:pPr>
            <w:r>
              <w:rPr>
                <w:sz w:val="24"/>
                <w:szCs w:val="24"/>
              </w:rPr>
              <w:t>-0.003</w:t>
            </w:r>
          </w:p>
        </w:tc>
        <w:tc>
          <w:tcPr>
            <w:tcW w:w="1134" w:type="dxa"/>
            <w:tcBorders>
              <w:top w:val="nil"/>
              <w:bottom w:val="nil"/>
            </w:tcBorders>
            <w:vAlign w:val="center"/>
          </w:tcPr>
          <w:p w14:paraId="2F631697" w14:textId="77777777" w:rsidR="00187264" w:rsidRPr="005F0658" w:rsidRDefault="00187264" w:rsidP="00174B22">
            <w:pPr>
              <w:pStyle w:val="NoSpacing"/>
              <w:rPr>
                <w:sz w:val="24"/>
                <w:szCs w:val="24"/>
              </w:rPr>
            </w:pPr>
            <w:r w:rsidRPr="005F0658">
              <w:rPr>
                <w:sz w:val="24"/>
                <w:szCs w:val="24"/>
              </w:rPr>
              <w:t>-0.003</w:t>
            </w:r>
          </w:p>
        </w:tc>
        <w:tc>
          <w:tcPr>
            <w:tcW w:w="1120" w:type="dxa"/>
            <w:tcBorders>
              <w:top w:val="nil"/>
              <w:bottom w:val="nil"/>
            </w:tcBorders>
            <w:vAlign w:val="center"/>
          </w:tcPr>
          <w:p w14:paraId="07666A03" w14:textId="77777777" w:rsidR="00187264" w:rsidRPr="005F0658" w:rsidRDefault="00187264" w:rsidP="00174B22">
            <w:pPr>
              <w:pStyle w:val="NoSpacing"/>
              <w:rPr>
                <w:sz w:val="24"/>
                <w:szCs w:val="24"/>
              </w:rPr>
            </w:pPr>
            <w:r w:rsidRPr="005F0658">
              <w:rPr>
                <w:sz w:val="24"/>
                <w:szCs w:val="24"/>
              </w:rPr>
              <w:t>-0.002</w:t>
            </w:r>
          </w:p>
        </w:tc>
        <w:tc>
          <w:tcPr>
            <w:tcW w:w="1999" w:type="dxa"/>
            <w:tcBorders>
              <w:top w:val="nil"/>
              <w:bottom w:val="nil"/>
            </w:tcBorders>
            <w:vAlign w:val="center"/>
          </w:tcPr>
          <w:p w14:paraId="7EFDAFAE" w14:textId="77777777" w:rsidR="00187264" w:rsidRPr="005F0658" w:rsidRDefault="00187264" w:rsidP="00174B22">
            <w:pPr>
              <w:pStyle w:val="NoSpacing"/>
              <w:rPr>
                <w:sz w:val="24"/>
                <w:szCs w:val="24"/>
              </w:rPr>
            </w:pPr>
            <w:r w:rsidRPr="005F0658">
              <w:rPr>
                <w:sz w:val="24"/>
                <w:szCs w:val="24"/>
              </w:rPr>
              <w:t>0.94 (1)</w:t>
            </w:r>
          </w:p>
        </w:tc>
      </w:tr>
      <w:tr w:rsidR="00187264" w:rsidRPr="005F0658" w14:paraId="04153696" w14:textId="77777777" w:rsidTr="00174B22">
        <w:trPr>
          <w:trHeight w:val="324"/>
        </w:trPr>
        <w:tc>
          <w:tcPr>
            <w:tcW w:w="1560" w:type="dxa"/>
            <w:vMerge/>
            <w:tcBorders>
              <w:bottom w:val="single" w:sz="18" w:space="0" w:color="auto"/>
            </w:tcBorders>
            <w:vAlign w:val="center"/>
          </w:tcPr>
          <w:p w14:paraId="55C13F6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1AA7190"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2D39A06" w14:textId="77777777" w:rsidR="00187264" w:rsidRPr="005F0658" w:rsidRDefault="00187264" w:rsidP="00174B22">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7AC8A3A1"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7E3A5451" w14:textId="77777777" w:rsidR="00187264" w:rsidRPr="005F0658" w:rsidRDefault="00187264" w:rsidP="00174B22">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1EC198F2" w14:textId="77777777" w:rsidR="00187264" w:rsidRPr="005F0658" w:rsidRDefault="00187264" w:rsidP="00174B22">
            <w:pPr>
              <w:pStyle w:val="NoSpacing"/>
              <w:rPr>
                <w:sz w:val="24"/>
                <w:szCs w:val="24"/>
              </w:rPr>
            </w:pPr>
            <w:r w:rsidRPr="005F0658">
              <w:rPr>
                <w:sz w:val="24"/>
                <w:szCs w:val="24"/>
              </w:rPr>
              <w:t>0.06 (1)</w:t>
            </w:r>
          </w:p>
        </w:tc>
      </w:tr>
      <w:tr w:rsidR="00187264" w:rsidRPr="005F0658" w14:paraId="03770F11" w14:textId="77777777" w:rsidTr="00174B22">
        <w:trPr>
          <w:trHeight w:val="324"/>
        </w:trPr>
        <w:tc>
          <w:tcPr>
            <w:tcW w:w="1560" w:type="dxa"/>
            <w:vMerge w:val="restart"/>
            <w:tcBorders>
              <w:top w:val="single" w:sz="18" w:space="0" w:color="auto"/>
              <w:bottom w:val="nil"/>
            </w:tcBorders>
            <w:vAlign w:val="center"/>
          </w:tcPr>
          <w:p w14:paraId="3CDBD496"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24h</w:t>
            </w:r>
          </w:p>
        </w:tc>
        <w:tc>
          <w:tcPr>
            <w:tcW w:w="2409" w:type="dxa"/>
            <w:gridSpan w:val="2"/>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7099692E" w:rsidR="00187264" w:rsidRPr="005F0658" w:rsidRDefault="004D562B" w:rsidP="00174B22">
            <w:pPr>
              <w:pStyle w:val="NoSpacing"/>
              <w:rPr>
                <w:sz w:val="24"/>
                <w:szCs w:val="24"/>
              </w:rPr>
            </w:pPr>
            <w:r>
              <w:rPr>
                <w:sz w:val="24"/>
                <w:szCs w:val="24"/>
              </w:rPr>
              <w:t>0.03</w:t>
            </w:r>
          </w:p>
        </w:tc>
        <w:tc>
          <w:tcPr>
            <w:tcW w:w="1134" w:type="dxa"/>
            <w:tcBorders>
              <w:top w:val="single" w:sz="18" w:space="0" w:color="auto"/>
              <w:bottom w:val="nil"/>
            </w:tcBorders>
            <w:vAlign w:val="center"/>
          </w:tcPr>
          <w:p w14:paraId="7681FEC2" w14:textId="77777777" w:rsidR="00187264" w:rsidRPr="005F0658" w:rsidRDefault="00187264" w:rsidP="00174B22">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74175BAC" w14:textId="77777777" w:rsidR="00187264" w:rsidRPr="005F0658" w:rsidRDefault="00187264" w:rsidP="00174B22">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F24D7C9" w14:textId="77777777" w:rsidR="00187264" w:rsidRPr="005F0658" w:rsidRDefault="00187264" w:rsidP="00174B22">
            <w:pPr>
              <w:pStyle w:val="NoSpacing"/>
              <w:rPr>
                <w:sz w:val="24"/>
                <w:szCs w:val="24"/>
              </w:rPr>
            </w:pPr>
            <w:r w:rsidRPr="005F0658">
              <w:rPr>
                <w:sz w:val="24"/>
                <w:szCs w:val="24"/>
              </w:rPr>
              <w:t>— (1)</w:t>
            </w:r>
          </w:p>
        </w:tc>
      </w:tr>
      <w:tr w:rsidR="00187264" w:rsidRPr="005F0658" w14:paraId="47EA7760" w14:textId="77777777" w:rsidTr="00174B22">
        <w:trPr>
          <w:trHeight w:val="324"/>
        </w:trPr>
        <w:tc>
          <w:tcPr>
            <w:tcW w:w="1560" w:type="dxa"/>
            <w:vMerge/>
            <w:tcBorders>
              <w:top w:val="nil"/>
              <w:bottom w:val="single" w:sz="4" w:space="0" w:color="auto"/>
            </w:tcBorders>
            <w:vAlign w:val="center"/>
          </w:tcPr>
          <w:p w14:paraId="0989B8E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0386179C"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4A4471EB" w14:textId="0E854516" w:rsidR="00187264" w:rsidRPr="005F0658" w:rsidRDefault="004D562B" w:rsidP="00174B22">
            <w:pPr>
              <w:pStyle w:val="NoSpacing"/>
              <w:rPr>
                <w:sz w:val="24"/>
                <w:szCs w:val="24"/>
              </w:rPr>
            </w:pPr>
            <w:r>
              <w:rPr>
                <w:sz w:val="24"/>
                <w:szCs w:val="24"/>
              </w:rPr>
              <w:t>-0.02</w:t>
            </w:r>
          </w:p>
        </w:tc>
        <w:tc>
          <w:tcPr>
            <w:tcW w:w="1134" w:type="dxa"/>
            <w:tcBorders>
              <w:top w:val="nil"/>
              <w:bottom w:val="single" w:sz="4" w:space="0" w:color="auto"/>
            </w:tcBorders>
            <w:vAlign w:val="center"/>
          </w:tcPr>
          <w:p w14:paraId="3ED331B1" w14:textId="77777777" w:rsidR="00187264" w:rsidRPr="005F0658" w:rsidRDefault="00187264" w:rsidP="00174B22">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47262DAA" w14:textId="77777777" w:rsidR="00187264" w:rsidRPr="005F0658" w:rsidRDefault="00187264" w:rsidP="00174B22">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1EB2AED9" w14:textId="77777777" w:rsidR="00187264" w:rsidRPr="005F0658" w:rsidRDefault="00187264" w:rsidP="00174B22">
            <w:pPr>
              <w:pStyle w:val="NoSpacing"/>
              <w:rPr>
                <w:sz w:val="24"/>
                <w:szCs w:val="24"/>
              </w:rPr>
            </w:pPr>
            <w:r w:rsidRPr="005F0658">
              <w:rPr>
                <w:sz w:val="24"/>
                <w:szCs w:val="24"/>
              </w:rPr>
              <w:t>0.96 (1)</w:t>
            </w:r>
          </w:p>
        </w:tc>
      </w:tr>
      <w:tr w:rsidR="00187264" w:rsidRPr="005F0658" w14:paraId="611E5695" w14:textId="77777777" w:rsidTr="00174B22">
        <w:trPr>
          <w:trHeight w:val="324"/>
        </w:trPr>
        <w:tc>
          <w:tcPr>
            <w:tcW w:w="1560" w:type="dxa"/>
            <w:vMerge w:val="restart"/>
            <w:tcBorders>
              <w:top w:val="single" w:sz="4" w:space="0" w:color="auto"/>
              <w:bottom w:val="nil"/>
            </w:tcBorders>
            <w:vAlign w:val="center"/>
          </w:tcPr>
          <w:p w14:paraId="08F26EBA" w14:textId="77777777" w:rsidR="00187264" w:rsidRPr="005F0658" w:rsidRDefault="00187264" w:rsidP="00174B22">
            <w:pPr>
              <w:pStyle w:val="NoSpacing"/>
              <w:rPr>
                <w:sz w:val="24"/>
                <w:szCs w:val="24"/>
              </w:rPr>
            </w:pPr>
            <w:r>
              <w:rPr>
                <w:sz w:val="24"/>
                <w:szCs w:val="24"/>
              </w:rPr>
              <w:t>dikdik</w:t>
            </w:r>
            <w:r w:rsidRPr="005F0658">
              <w:rPr>
                <w:sz w:val="24"/>
                <w:szCs w:val="24"/>
              </w:rPr>
              <w:t xml:space="preserve"> in glade - night</w:t>
            </w:r>
          </w:p>
        </w:tc>
        <w:tc>
          <w:tcPr>
            <w:tcW w:w="2409" w:type="dxa"/>
            <w:gridSpan w:val="2"/>
            <w:tcBorders>
              <w:top w:val="single" w:sz="4" w:space="0" w:color="auto"/>
              <w:bottom w:val="nil"/>
            </w:tcBorders>
            <w:vAlign w:val="center"/>
          </w:tcPr>
          <w:p w14:paraId="578E88A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21E03AE" w14:textId="15A759E8" w:rsidR="00187264" w:rsidRPr="005F0658" w:rsidRDefault="004D562B" w:rsidP="00174B22">
            <w:pPr>
              <w:pStyle w:val="NoSpacing"/>
              <w:rPr>
                <w:sz w:val="24"/>
                <w:szCs w:val="24"/>
              </w:rPr>
            </w:pPr>
            <w:r>
              <w:rPr>
                <w:sz w:val="24"/>
                <w:szCs w:val="24"/>
              </w:rPr>
              <w:t>0.01</w:t>
            </w:r>
          </w:p>
        </w:tc>
        <w:tc>
          <w:tcPr>
            <w:tcW w:w="1134" w:type="dxa"/>
            <w:tcBorders>
              <w:top w:val="single" w:sz="4" w:space="0" w:color="auto"/>
              <w:bottom w:val="nil"/>
            </w:tcBorders>
            <w:vAlign w:val="center"/>
          </w:tcPr>
          <w:p w14:paraId="247FF1D8" w14:textId="77777777" w:rsidR="00187264" w:rsidRPr="005F0658" w:rsidRDefault="00187264" w:rsidP="00174B22">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5B6DB7D2" w14:textId="77777777" w:rsidR="00187264" w:rsidRPr="005F0658" w:rsidRDefault="00187264" w:rsidP="00174B22">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B31D0A7" w14:textId="77777777" w:rsidR="00187264" w:rsidRPr="005F0658" w:rsidRDefault="00187264" w:rsidP="00174B22">
            <w:pPr>
              <w:pStyle w:val="NoSpacing"/>
              <w:rPr>
                <w:sz w:val="24"/>
                <w:szCs w:val="24"/>
              </w:rPr>
            </w:pPr>
            <w:r w:rsidRPr="005F0658">
              <w:rPr>
                <w:sz w:val="24"/>
                <w:szCs w:val="24"/>
              </w:rPr>
              <w:t>(1)</w:t>
            </w:r>
          </w:p>
        </w:tc>
      </w:tr>
      <w:tr w:rsidR="00187264" w:rsidRPr="005F0658" w14:paraId="5C906F15" w14:textId="77777777" w:rsidTr="00174B22">
        <w:trPr>
          <w:trHeight w:val="324"/>
        </w:trPr>
        <w:tc>
          <w:tcPr>
            <w:tcW w:w="1560" w:type="dxa"/>
            <w:vMerge/>
            <w:tcBorders>
              <w:top w:val="nil"/>
              <w:bottom w:val="single" w:sz="18" w:space="0" w:color="auto"/>
            </w:tcBorders>
            <w:vAlign w:val="center"/>
          </w:tcPr>
          <w:p w14:paraId="63EC69A5"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7F9DBEC5"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61AC97FB" w14:textId="7C4B7336"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354F614F"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4154E778" w14:textId="77777777" w:rsidR="00187264" w:rsidRPr="005F0658" w:rsidRDefault="00187264" w:rsidP="00174B22">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7140C347" w14:textId="77777777" w:rsidR="00187264" w:rsidRPr="005F0658" w:rsidRDefault="00187264" w:rsidP="00174B22">
            <w:pPr>
              <w:pStyle w:val="NoSpacing"/>
              <w:rPr>
                <w:sz w:val="24"/>
                <w:szCs w:val="24"/>
              </w:rPr>
            </w:pPr>
            <w:r w:rsidRPr="005F0658">
              <w:rPr>
                <w:sz w:val="24"/>
                <w:szCs w:val="24"/>
              </w:rPr>
              <w:t>0.97(1)</w:t>
            </w:r>
          </w:p>
        </w:tc>
      </w:tr>
      <w:tr w:rsidR="00187264" w:rsidRPr="005F0658" w14:paraId="42CEDEC1" w14:textId="77777777" w:rsidTr="00174B22">
        <w:trPr>
          <w:trHeight w:val="324"/>
        </w:trPr>
        <w:tc>
          <w:tcPr>
            <w:tcW w:w="1560" w:type="dxa"/>
            <w:vMerge w:val="restart"/>
            <w:tcBorders>
              <w:top w:val="single" w:sz="18" w:space="0" w:color="auto"/>
            </w:tcBorders>
            <w:vAlign w:val="center"/>
          </w:tcPr>
          <w:p w14:paraId="2C024EDF" w14:textId="77777777" w:rsidR="00187264" w:rsidRPr="005F0658" w:rsidRDefault="00187264" w:rsidP="00174B22">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6F989D7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0A42187E" w:rsidR="00187264" w:rsidRPr="005F0658" w:rsidRDefault="004D562B" w:rsidP="00174B22">
            <w:pPr>
              <w:pStyle w:val="NoSpacing"/>
              <w:rPr>
                <w:sz w:val="24"/>
                <w:szCs w:val="24"/>
              </w:rPr>
            </w:pPr>
            <w:r>
              <w:rPr>
                <w:sz w:val="24"/>
                <w:szCs w:val="24"/>
              </w:rPr>
              <w:t>0.6</w:t>
            </w:r>
          </w:p>
        </w:tc>
        <w:tc>
          <w:tcPr>
            <w:tcW w:w="1134" w:type="dxa"/>
            <w:tcBorders>
              <w:top w:val="single" w:sz="18" w:space="0" w:color="auto"/>
              <w:bottom w:val="nil"/>
            </w:tcBorders>
            <w:vAlign w:val="center"/>
          </w:tcPr>
          <w:p w14:paraId="7D3F8E48" w14:textId="77777777" w:rsidR="00187264" w:rsidRPr="005F0658" w:rsidRDefault="00187264" w:rsidP="00174B22">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0A4268D4" w14:textId="77777777" w:rsidR="00187264" w:rsidRPr="005F0658" w:rsidRDefault="00187264" w:rsidP="00174B22">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30BC4C7B" w14:textId="77777777" w:rsidR="00187264" w:rsidRPr="005F0658" w:rsidRDefault="00187264" w:rsidP="00174B22">
            <w:pPr>
              <w:pStyle w:val="NoSpacing"/>
              <w:rPr>
                <w:sz w:val="24"/>
                <w:szCs w:val="24"/>
              </w:rPr>
            </w:pPr>
            <w:r w:rsidRPr="005F0658">
              <w:rPr>
                <w:sz w:val="24"/>
                <w:szCs w:val="24"/>
              </w:rPr>
              <w:t>— (1)</w:t>
            </w:r>
          </w:p>
        </w:tc>
      </w:tr>
      <w:tr w:rsidR="00187264" w:rsidRPr="005F0658" w14:paraId="4449FD6A" w14:textId="77777777" w:rsidTr="00174B22">
        <w:trPr>
          <w:trHeight w:val="324"/>
        </w:trPr>
        <w:tc>
          <w:tcPr>
            <w:tcW w:w="1560" w:type="dxa"/>
            <w:vMerge/>
            <w:tcBorders>
              <w:bottom w:val="single" w:sz="4" w:space="0" w:color="auto"/>
            </w:tcBorders>
            <w:vAlign w:val="center"/>
          </w:tcPr>
          <w:p w14:paraId="15446450" w14:textId="77777777" w:rsidR="00187264" w:rsidRPr="005F0658" w:rsidRDefault="00187264" w:rsidP="00174B22">
            <w:pPr>
              <w:pStyle w:val="NoSpacing"/>
              <w:rPr>
                <w:sz w:val="24"/>
                <w:szCs w:val="24"/>
              </w:rPr>
            </w:pPr>
          </w:p>
        </w:tc>
        <w:tc>
          <w:tcPr>
            <w:tcW w:w="2409" w:type="dxa"/>
            <w:gridSpan w:val="2"/>
            <w:tcBorders>
              <w:top w:val="nil"/>
              <w:bottom w:val="single" w:sz="4" w:space="0" w:color="auto"/>
            </w:tcBorders>
            <w:vAlign w:val="center"/>
          </w:tcPr>
          <w:p w14:paraId="7BC90E80"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6B3E429A" w14:textId="2CCE1FBE" w:rsidR="00187264" w:rsidRPr="005F0658" w:rsidRDefault="004D562B" w:rsidP="00174B22">
            <w:pPr>
              <w:pStyle w:val="NoSpacing"/>
              <w:rPr>
                <w:sz w:val="24"/>
                <w:szCs w:val="24"/>
              </w:rPr>
            </w:pPr>
            <w:r>
              <w:rPr>
                <w:sz w:val="24"/>
                <w:szCs w:val="24"/>
              </w:rPr>
              <w:t>-0.01</w:t>
            </w:r>
          </w:p>
        </w:tc>
        <w:tc>
          <w:tcPr>
            <w:tcW w:w="1134" w:type="dxa"/>
            <w:tcBorders>
              <w:top w:val="nil"/>
              <w:bottom w:val="single" w:sz="4" w:space="0" w:color="auto"/>
            </w:tcBorders>
            <w:vAlign w:val="center"/>
          </w:tcPr>
          <w:p w14:paraId="4E8E02C2" w14:textId="77777777" w:rsidR="00187264" w:rsidRPr="005F0658" w:rsidRDefault="00187264" w:rsidP="00174B22">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390CAD36" w14:textId="77777777" w:rsidR="00187264" w:rsidRPr="005F0658" w:rsidRDefault="00187264" w:rsidP="00174B22">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365DB733" w14:textId="77777777" w:rsidR="00187264" w:rsidRPr="005F0658" w:rsidRDefault="00187264" w:rsidP="00174B22">
            <w:pPr>
              <w:pStyle w:val="NoSpacing"/>
              <w:rPr>
                <w:sz w:val="24"/>
                <w:szCs w:val="24"/>
              </w:rPr>
            </w:pPr>
            <w:r w:rsidRPr="005F0658">
              <w:rPr>
                <w:sz w:val="24"/>
                <w:szCs w:val="24"/>
              </w:rPr>
              <w:t>0.90 (1)</w:t>
            </w:r>
          </w:p>
        </w:tc>
      </w:tr>
      <w:tr w:rsidR="00187264" w:rsidRPr="005F0658" w14:paraId="5A441DF7" w14:textId="77777777" w:rsidTr="00174B22">
        <w:trPr>
          <w:trHeight w:val="324"/>
        </w:trPr>
        <w:tc>
          <w:tcPr>
            <w:tcW w:w="1560" w:type="dxa"/>
            <w:vMerge w:val="restart"/>
            <w:tcBorders>
              <w:top w:val="single" w:sz="4" w:space="0" w:color="auto"/>
              <w:bottom w:val="nil"/>
            </w:tcBorders>
            <w:vAlign w:val="center"/>
          </w:tcPr>
          <w:p w14:paraId="658B95D6" w14:textId="77777777" w:rsidR="00187264" w:rsidRPr="005F0658" w:rsidRDefault="00187264" w:rsidP="00174B22">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370013C6"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19037563" w14:textId="4703293C" w:rsidR="00187264" w:rsidRPr="005F0658" w:rsidRDefault="004D562B" w:rsidP="00174B22">
            <w:pPr>
              <w:pStyle w:val="NoSpacing"/>
              <w:rPr>
                <w:sz w:val="24"/>
                <w:szCs w:val="24"/>
              </w:rPr>
            </w:pPr>
            <w:r>
              <w:rPr>
                <w:sz w:val="24"/>
                <w:szCs w:val="24"/>
              </w:rPr>
              <w:t>0.6</w:t>
            </w:r>
          </w:p>
        </w:tc>
        <w:tc>
          <w:tcPr>
            <w:tcW w:w="1134" w:type="dxa"/>
            <w:tcBorders>
              <w:top w:val="single" w:sz="4" w:space="0" w:color="auto"/>
              <w:bottom w:val="nil"/>
            </w:tcBorders>
            <w:vAlign w:val="center"/>
          </w:tcPr>
          <w:p w14:paraId="34BB245E" w14:textId="77777777" w:rsidR="00187264" w:rsidRPr="005F0658" w:rsidRDefault="00187264" w:rsidP="00174B22">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0A6EF5FB" w14:textId="77777777" w:rsidR="00187264" w:rsidRPr="005F0658" w:rsidRDefault="00187264" w:rsidP="00174B22">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5DDF4AC4" w14:textId="77777777" w:rsidR="00187264" w:rsidRPr="005F0658" w:rsidRDefault="00187264" w:rsidP="00174B22">
            <w:pPr>
              <w:pStyle w:val="NoSpacing"/>
              <w:rPr>
                <w:sz w:val="24"/>
                <w:szCs w:val="24"/>
              </w:rPr>
            </w:pPr>
            <w:r w:rsidRPr="005F0658">
              <w:rPr>
                <w:sz w:val="24"/>
                <w:szCs w:val="24"/>
              </w:rPr>
              <w:t>(5)</w:t>
            </w:r>
          </w:p>
        </w:tc>
      </w:tr>
      <w:tr w:rsidR="00187264" w:rsidRPr="005F0658" w14:paraId="7246508E" w14:textId="77777777" w:rsidTr="00174B22">
        <w:trPr>
          <w:trHeight w:val="324"/>
        </w:trPr>
        <w:tc>
          <w:tcPr>
            <w:tcW w:w="1560" w:type="dxa"/>
            <w:vMerge/>
            <w:tcBorders>
              <w:top w:val="nil"/>
            </w:tcBorders>
            <w:vAlign w:val="center"/>
          </w:tcPr>
          <w:p w14:paraId="023E61A1"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2E34093F" w14:textId="77777777" w:rsidR="00187264" w:rsidRPr="005F0658" w:rsidRDefault="00187264" w:rsidP="00174B22">
            <w:pPr>
              <w:pStyle w:val="NoSpacing"/>
              <w:rPr>
                <w:sz w:val="24"/>
                <w:szCs w:val="24"/>
              </w:rPr>
            </w:pPr>
            <w:r w:rsidRPr="005F0658">
              <w:rPr>
                <w:sz w:val="24"/>
                <w:szCs w:val="24"/>
              </w:rPr>
              <w:t>Pack Size</w:t>
            </w:r>
          </w:p>
        </w:tc>
        <w:tc>
          <w:tcPr>
            <w:tcW w:w="1134" w:type="dxa"/>
            <w:tcBorders>
              <w:top w:val="nil"/>
              <w:bottom w:val="nil"/>
            </w:tcBorders>
            <w:vAlign w:val="center"/>
          </w:tcPr>
          <w:p w14:paraId="1D5392BA" w14:textId="71C0D70A" w:rsidR="00187264" w:rsidRPr="005F0658" w:rsidRDefault="004D562B" w:rsidP="00174B22">
            <w:pPr>
              <w:pStyle w:val="NoSpacing"/>
              <w:rPr>
                <w:sz w:val="24"/>
                <w:szCs w:val="24"/>
              </w:rPr>
            </w:pPr>
            <w:r>
              <w:rPr>
                <w:sz w:val="24"/>
                <w:szCs w:val="24"/>
              </w:rPr>
              <w:t>-0.02</w:t>
            </w:r>
          </w:p>
        </w:tc>
        <w:tc>
          <w:tcPr>
            <w:tcW w:w="1134" w:type="dxa"/>
            <w:tcBorders>
              <w:top w:val="nil"/>
              <w:bottom w:val="nil"/>
            </w:tcBorders>
            <w:vAlign w:val="center"/>
          </w:tcPr>
          <w:p w14:paraId="2A30B613"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29C5BBD7" w14:textId="77777777" w:rsidR="00187264" w:rsidRPr="005F0658" w:rsidRDefault="00187264" w:rsidP="00174B22">
            <w:pPr>
              <w:pStyle w:val="NoSpacing"/>
              <w:rPr>
                <w:sz w:val="24"/>
                <w:szCs w:val="24"/>
              </w:rPr>
            </w:pPr>
            <w:r w:rsidRPr="005F0658">
              <w:rPr>
                <w:sz w:val="24"/>
                <w:szCs w:val="24"/>
              </w:rPr>
              <w:t>-0.01</w:t>
            </w:r>
          </w:p>
        </w:tc>
        <w:tc>
          <w:tcPr>
            <w:tcW w:w="1999" w:type="dxa"/>
            <w:tcBorders>
              <w:top w:val="nil"/>
              <w:bottom w:val="nil"/>
            </w:tcBorders>
            <w:vAlign w:val="center"/>
          </w:tcPr>
          <w:p w14:paraId="21C3DEC8" w14:textId="77777777" w:rsidR="00187264" w:rsidRPr="005F0658" w:rsidRDefault="00187264" w:rsidP="00174B22">
            <w:pPr>
              <w:pStyle w:val="NoSpacing"/>
              <w:rPr>
                <w:sz w:val="24"/>
                <w:szCs w:val="24"/>
              </w:rPr>
            </w:pPr>
            <w:r w:rsidRPr="005F0658">
              <w:rPr>
                <w:sz w:val="24"/>
                <w:szCs w:val="24"/>
              </w:rPr>
              <w:t>0.67(2)</w:t>
            </w:r>
          </w:p>
        </w:tc>
      </w:tr>
      <w:tr w:rsidR="00187264" w:rsidRPr="005F0658" w14:paraId="102A7BB8" w14:textId="77777777" w:rsidTr="00174B22">
        <w:trPr>
          <w:trHeight w:val="324"/>
        </w:trPr>
        <w:tc>
          <w:tcPr>
            <w:tcW w:w="1560" w:type="dxa"/>
            <w:vMerge/>
            <w:vAlign w:val="center"/>
          </w:tcPr>
          <w:p w14:paraId="0E8D56BE"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5F4573F0"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tcPr>
          <w:p w14:paraId="067DB1E1" w14:textId="5DFAE82B" w:rsidR="00187264" w:rsidRPr="005F0658" w:rsidRDefault="004D562B" w:rsidP="00174B22">
            <w:pPr>
              <w:pStyle w:val="NoSpacing"/>
              <w:rPr>
                <w:sz w:val="24"/>
                <w:szCs w:val="24"/>
              </w:rPr>
            </w:pPr>
            <w:r>
              <w:rPr>
                <w:sz w:val="24"/>
                <w:szCs w:val="24"/>
              </w:rPr>
              <w:t>0.06</w:t>
            </w:r>
          </w:p>
        </w:tc>
        <w:tc>
          <w:tcPr>
            <w:tcW w:w="1134" w:type="dxa"/>
            <w:tcBorders>
              <w:top w:val="nil"/>
              <w:bottom w:val="nil"/>
            </w:tcBorders>
            <w:vAlign w:val="center"/>
          </w:tcPr>
          <w:p w14:paraId="1F1DC99A" w14:textId="77777777" w:rsidR="00187264" w:rsidRPr="005F0658" w:rsidRDefault="00187264" w:rsidP="00174B22">
            <w:pPr>
              <w:pStyle w:val="NoSpacing"/>
              <w:rPr>
                <w:sz w:val="24"/>
                <w:szCs w:val="24"/>
              </w:rPr>
            </w:pPr>
            <w:r w:rsidRPr="005F0658">
              <w:rPr>
                <w:sz w:val="24"/>
                <w:szCs w:val="24"/>
              </w:rPr>
              <w:t>0.03</w:t>
            </w:r>
          </w:p>
        </w:tc>
        <w:tc>
          <w:tcPr>
            <w:tcW w:w="1120" w:type="dxa"/>
            <w:tcBorders>
              <w:top w:val="nil"/>
              <w:bottom w:val="nil"/>
            </w:tcBorders>
            <w:vAlign w:val="center"/>
          </w:tcPr>
          <w:p w14:paraId="54CBC9A6"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2903C1B1" w14:textId="77777777" w:rsidR="00187264" w:rsidRPr="005F0658" w:rsidRDefault="00187264" w:rsidP="00174B22">
            <w:pPr>
              <w:pStyle w:val="NoSpacing"/>
              <w:rPr>
                <w:sz w:val="24"/>
                <w:szCs w:val="24"/>
              </w:rPr>
            </w:pPr>
            <w:r w:rsidRPr="005F0658">
              <w:rPr>
                <w:sz w:val="24"/>
                <w:szCs w:val="24"/>
              </w:rPr>
              <w:t>0.27 (2)</w:t>
            </w:r>
          </w:p>
        </w:tc>
      </w:tr>
      <w:tr w:rsidR="00187264" w:rsidRPr="005F0658" w14:paraId="0DE0B7D3" w14:textId="77777777" w:rsidTr="00174B22">
        <w:trPr>
          <w:trHeight w:val="324"/>
        </w:trPr>
        <w:tc>
          <w:tcPr>
            <w:tcW w:w="1560" w:type="dxa"/>
            <w:vMerge/>
            <w:vAlign w:val="center"/>
          </w:tcPr>
          <w:p w14:paraId="48D90235" w14:textId="77777777" w:rsidR="00187264" w:rsidRPr="005F0658" w:rsidRDefault="00187264" w:rsidP="00174B22">
            <w:pPr>
              <w:pStyle w:val="NoSpacing"/>
              <w:rPr>
                <w:sz w:val="24"/>
                <w:szCs w:val="24"/>
              </w:rPr>
            </w:pPr>
          </w:p>
        </w:tc>
        <w:tc>
          <w:tcPr>
            <w:tcW w:w="2409" w:type="dxa"/>
            <w:gridSpan w:val="2"/>
            <w:tcBorders>
              <w:top w:val="nil"/>
              <w:bottom w:val="nil"/>
            </w:tcBorders>
            <w:vAlign w:val="center"/>
          </w:tcPr>
          <w:p w14:paraId="48368637" w14:textId="77777777" w:rsidR="00187264" w:rsidRPr="005F0658" w:rsidRDefault="00187264" w:rsidP="00174B22">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6EC7D973" w14:textId="2CBFA8E4" w:rsidR="00187264" w:rsidRPr="005F0658" w:rsidRDefault="004D562B" w:rsidP="00174B22">
            <w:pPr>
              <w:pStyle w:val="NoSpacing"/>
              <w:rPr>
                <w:sz w:val="24"/>
                <w:szCs w:val="24"/>
              </w:rPr>
            </w:pPr>
            <w:r>
              <w:rPr>
                <w:sz w:val="24"/>
                <w:szCs w:val="24"/>
              </w:rPr>
              <w:t>-0.05</w:t>
            </w:r>
          </w:p>
        </w:tc>
        <w:tc>
          <w:tcPr>
            <w:tcW w:w="1134" w:type="dxa"/>
            <w:tcBorders>
              <w:top w:val="nil"/>
              <w:bottom w:val="nil"/>
            </w:tcBorders>
            <w:vAlign w:val="center"/>
          </w:tcPr>
          <w:p w14:paraId="03EDF915" w14:textId="77777777" w:rsidR="00187264" w:rsidRPr="005F0658" w:rsidRDefault="00187264" w:rsidP="00174B22">
            <w:pPr>
              <w:pStyle w:val="NoSpacing"/>
              <w:rPr>
                <w:sz w:val="24"/>
                <w:szCs w:val="24"/>
              </w:rPr>
            </w:pPr>
            <w:r w:rsidRPr="005F0658">
              <w:rPr>
                <w:sz w:val="24"/>
                <w:szCs w:val="24"/>
              </w:rPr>
              <w:t>-0.004</w:t>
            </w:r>
          </w:p>
        </w:tc>
        <w:tc>
          <w:tcPr>
            <w:tcW w:w="1120" w:type="dxa"/>
            <w:tcBorders>
              <w:top w:val="nil"/>
              <w:bottom w:val="nil"/>
            </w:tcBorders>
            <w:vAlign w:val="center"/>
          </w:tcPr>
          <w:p w14:paraId="5B79481C" w14:textId="77777777" w:rsidR="00187264" w:rsidRPr="005F0658" w:rsidRDefault="00187264" w:rsidP="00174B22">
            <w:pPr>
              <w:pStyle w:val="NoSpacing"/>
              <w:rPr>
                <w:sz w:val="24"/>
                <w:szCs w:val="24"/>
              </w:rPr>
            </w:pPr>
            <w:r w:rsidRPr="005F0658">
              <w:rPr>
                <w:sz w:val="24"/>
                <w:szCs w:val="24"/>
              </w:rPr>
              <w:t>-0.1</w:t>
            </w:r>
          </w:p>
        </w:tc>
        <w:tc>
          <w:tcPr>
            <w:tcW w:w="1999" w:type="dxa"/>
            <w:tcBorders>
              <w:top w:val="nil"/>
              <w:bottom w:val="nil"/>
            </w:tcBorders>
            <w:vAlign w:val="center"/>
          </w:tcPr>
          <w:p w14:paraId="56D03DD3" w14:textId="77777777" w:rsidR="00187264" w:rsidRPr="005F0658" w:rsidRDefault="00187264" w:rsidP="00174B22">
            <w:pPr>
              <w:pStyle w:val="NoSpacing"/>
              <w:rPr>
                <w:sz w:val="24"/>
                <w:szCs w:val="24"/>
              </w:rPr>
            </w:pPr>
            <w:r w:rsidRPr="005F0658">
              <w:rPr>
                <w:sz w:val="24"/>
                <w:szCs w:val="24"/>
              </w:rPr>
              <w:t>0.11 (1)</w:t>
            </w:r>
          </w:p>
        </w:tc>
      </w:tr>
      <w:tr w:rsidR="00187264" w:rsidRPr="005F0658" w14:paraId="719B5CA1" w14:textId="77777777" w:rsidTr="00174B22">
        <w:trPr>
          <w:trHeight w:val="324"/>
        </w:trPr>
        <w:tc>
          <w:tcPr>
            <w:tcW w:w="1560" w:type="dxa"/>
            <w:vMerge/>
            <w:tcBorders>
              <w:bottom w:val="single" w:sz="18" w:space="0" w:color="auto"/>
            </w:tcBorders>
            <w:vAlign w:val="center"/>
          </w:tcPr>
          <w:p w14:paraId="00F8C9E9" w14:textId="77777777" w:rsidR="00187264" w:rsidRPr="005F0658" w:rsidRDefault="00187264" w:rsidP="00174B22">
            <w:pPr>
              <w:pStyle w:val="NoSpacing"/>
              <w:rPr>
                <w:sz w:val="24"/>
                <w:szCs w:val="24"/>
              </w:rPr>
            </w:pPr>
          </w:p>
        </w:tc>
        <w:tc>
          <w:tcPr>
            <w:tcW w:w="2409" w:type="dxa"/>
            <w:gridSpan w:val="2"/>
            <w:tcBorders>
              <w:top w:val="nil"/>
              <w:bottom w:val="single" w:sz="18" w:space="0" w:color="auto"/>
            </w:tcBorders>
            <w:vAlign w:val="center"/>
          </w:tcPr>
          <w:p w14:paraId="6366A238" w14:textId="77777777" w:rsidR="00187264" w:rsidRPr="005F0658" w:rsidRDefault="00187264" w:rsidP="00174B22">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736A2F7C" w14:textId="0BB1B2E3" w:rsidR="00187264" w:rsidRPr="005F0658" w:rsidRDefault="004D562B" w:rsidP="00174B22">
            <w:pPr>
              <w:pStyle w:val="NoSpacing"/>
              <w:rPr>
                <w:sz w:val="24"/>
                <w:szCs w:val="24"/>
              </w:rPr>
            </w:pPr>
            <w:r>
              <w:rPr>
                <w:sz w:val="24"/>
                <w:szCs w:val="24"/>
              </w:rPr>
              <w:t>-0.04</w:t>
            </w:r>
          </w:p>
        </w:tc>
        <w:tc>
          <w:tcPr>
            <w:tcW w:w="1134" w:type="dxa"/>
            <w:tcBorders>
              <w:top w:val="nil"/>
              <w:bottom w:val="single" w:sz="18" w:space="0" w:color="auto"/>
            </w:tcBorders>
            <w:vAlign w:val="center"/>
          </w:tcPr>
          <w:p w14:paraId="4BAC97FD" w14:textId="77777777" w:rsidR="00187264" w:rsidRPr="005F0658" w:rsidRDefault="00187264" w:rsidP="00174B22">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374FAD23" w14:textId="77777777" w:rsidR="00187264" w:rsidRPr="005F0658" w:rsidRDefault="00187264" w:rsidP="00174B22">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06B1E498" w14:textId="77777777" w:rsidR="00187264" w:rsidRPr="005F0658" w:rsidRDefault="00187264" w:rsidP="00174B22">
            <w:pPr>
              <w:pStyle w:val="NoSpacing"/>
              <w:rPr>
                <w:sz w:val="24"/>
                <w:szCs w:val="24"/>
              </w:rPr>
            </w:pPr>
            <w:r w:rsidRPr="005F0658">
              <w:rPr>
                <w:sz w:val="24"/>
                <w:szCs w:val="24"/>
              </w:rPr>
              <w:t>0.08 (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486DFF57" w14:textId="77777777" w:rsidR="008A289A" w:rsidRDefault="008A289A">
      <w:pPr>
        <w:spacing w:line="240" w:lineRule="auto"/>
        <w:ind w:firstLine="0"/>
      </w:pPr>
    </w:p>
    <w:p w14:paraId="4916F35E" w14:textId="77777777" w:rsidR="008E1C4B" w:rsidRDefault="008E1C4B" w:rsidP="007C2A70"/>
    <w:p w14:paraId="1AE23DAC" w14:textId="77777777"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77777777" w:rsidR="00187264" w:rsidRPr="005F0658" w:rsidRDefault="00187264" w:rsidP="00174B22">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641B0A6B" w14:textId="77777777" w:rsidR="00187264" w:rsidRPr="005F0658" w:rsidRDefault="00187264" w:rsidP="00174B22">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7C6B8BAD" w14:textId="77777777" w:rsidR="00187264" w:rsidRPr="005F0658" w:rsidRDefault="00187264" w:rsidP="00174B22">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44DA5FC3" w14:textId="77777777" w:rsidR="00187264" w:rsidRPr="005F0658" w:rsidRDefault="00187264" w:rsidP="00174B22">
            <w:pPr>
              <w:pStyle w:val="NoSpacing"/>
              <w:rPr>
                <w:sz w:val="24"/>
                <w:szCs w:val="24"/>
              </w:rPr>
            </w:pPr>
            <w:r w:rsidRPr="005F0658">
              <w:rPr>
                <w:sz w:val="24"/>
                <w:szCs w:val="24"/>
              </w:rPr>
              <w:t>— (2)</w:t>
            </w:r>
          </w:p>
        </w:tc>
      </w:tr>
      <w:tr w:rsidR="00187264" w:rsidRPr="005F0658" w14:paraId="67BD063C" w14:textId="77777777" w:rsidTr="00174B22">
        <w:trPr>
          <w:trHeight w:val="324"/>
        </w:trPr>
        <w:tc>
          <w:tcPr>
            <w:tcW w:w="3794" w:type="dxa"/>
            <w:vAlign w:val="center"/>
            <w:hideMark/>
          </w:tcPr>
          <w:p w14:paraId="60B305E2" w14:textId="77777777" w:rsidR="00187264" w:rsidRPr="005F0658" w:rsidRDefault="00187264" w:rsidP="00174B22">
            <w:pPr>
              <w:pStyle w:val="NoSpacing"/>
              <w:rPr>
                <w:sz w:val="24"/>
                <w:szCs w:val="24"/>
              </w:rPr>
            </w:pPr>
            <w:r w:rsidRPr="005F0658">
              <w:rPr>
                <w:sz w:val="24"/>
                <w:szCs w:val="24"/>
              </w:rPr>
              <w:t>Temperature in previous 7 days</w:t>
            </w:r>
          </w:p>
        </w:tc>
        <w:tc>
          <w:tcPr>
            <w:tcW w:w="1186" w:type="dxa"/>
            <w:vAlign w:val="center"/>
            <w:hideMark/>
          </w:tcPr>
          <w:p w14:paraId="4EF5887E" w14:textId="77777777" w:rsidR="00187264" w:rsidRPr="005F0658" w:rsidRDefault="00187264" w:rsidP="00174B22">
            <w:pPr>
              <w:pStyle w:val="NoSpacing"/>
              <w:rPr>
                <w:sz w:val="24"/>
                <w:szCs w:val="24"/>
              </w:rPr>
            </w:pPr>
            <w:r w:rsidRPr="005F0658">
              <w:rPr>
                <w:sz w:val="24"/>
                <w:szCs w:val="24"/>
              </w:rPr>
              <w:t>-0.021</w:t>
            </w:r>
          </w:p>
        </w:tc>
        <w:tc>
          <w:tcPr>
            <w:tcW w:w="1116" w:type="dxa"/>
            <w:vAlign w:val="center"/>
            <w:hideMark/>
          </w:tcPr>
          <w:p w14:paraId="3C821800" w14:textId="77777777" w:rsidR="00187264" w:rsidRPr="005F0658" w:rsidRDefault="00187264" w:rsidP="00174B22">
            <w:pPr>
              <w:pStyle w:val="NoSpacing"/>
              <w:rPr>
                <w:sz w:val="24"/>
                <w:szCs w:val="24"/>
              </w:rPr>
            </w:pPr>
            <w:r w:rsidRPr="005F0658">
              <w:rPr>
                <w:sz w:val="24"/>
                <w:szCs w:val="24"/>
              </w:rPr>
              <w:t>-0.03</w:t>
            </w:r>
          </w:p>
        </w:tc>
        <w:tc>
          <w:tcPr>
            <w:tcW w:w="1134" w:type="dxa"/>
            <w:vAlign w:val="center"/>
            <w:hideMark/>
          </w:tcPr>
          <w:p w14:paraId="65DF83C0" w14:textId="77777777" w:rsidR="00187264" w:rsidRPr="005F0658" w:rsidRDefault="00187264" w:rsidP="00174B22">
            <w:pPr>
              <w:pStyle w:val="NoSpacing"/>
              <w:rPr>
                <w:sz w:val="24"/>
                <w:szCs w:val="24"/>
              </w:rPr>
            </w:pPr>
            <w:r w:rsidRPr="005F0658">
              <w:rPr>
                <w:sz w:val="24"/>
                <w:szCs w:val="24"/>
              </w:rPr>
              <w:t>-0.01</w:t>
            </w:r>
          </w:p>
        </w:tc>
        <w:tc>
          <w:tcPr>
            <w:tcW w:w="1984" w:type="dxa"/>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r w:rsidR="00187264" w:rsidRPr="005F0658" w14:paraId="7B3922A5" w14:textId="77777777" w:rsidTr="00174B22">
        <w:trPr>
          <w:trHeight w:val="324"/>
        </w:trPr>
        <w:tc>
          <w:tcPr>
            <w:tcW w:w="3794" w:type="dxa"/>
            <w:tcBorders>
              <w:left w:val="nil"/>
              <w:bottom w:val="single" w:sz="18" w:space="0" w:color="auto"/>
              <w:right w:val="nil"/>
            </w:tcBorders>
            <w:vAlign w:val="center"/>
          </w:tcPr>
          <w:p w14:paraId="59A526AE" w14:textId="77777777" w:rsidR="00187264" w:rsidRPr="005F0658" w:rsidRDefault="00187264" w:rsidP="00174B22">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2FC9B6DB" w14:textId="77777777" w:rsidR="00187264" w:rsidRPr="005F0658" w:rsidRDefault="00187264" w:rsidP="00174B22">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6878BAA2" w14:textId="77777777" w:rsidR="00187264" w:rsidRPr="005F0658" w:rsidRDefault="00187264" w:rsidP="00174B22">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A9CD933" w14:textId="77777777" w:rsidR="00187264" w:rsidRPr="005F0658" w:rsidRDefault="00187264" w:rsidP="00174B22">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6E457F7F" w14:textId="77777777" w:rsidR="00187264" w:rsidRPr="005F0658" w:rsidRDefault="00187264" w:rsidP="00174B22">
            <w:pPr>
              <w:pStyle w:val="NoSpacing"/>
              <w:rPr>
                <w:sz w:val="24"/>
                <w:szCs w:val="24"/>
              </w:rPr>
            </w:pPr>
            <w:r w:rsidRPr="005F0658">
              <w:rPr>
                <w:sz w:val="24"/>
                <w:szCs w:val="24"/>
              </w:rPr>
              <w:t>0.10 (1)</w:t>
            </w:r>
          </w:p>
        </w:tc>
      </w:tr>
    </w:tbl>
    <w:p w14:paraId="2F676C66" w14:textId="2490FE8B" w:rsidR="00187264" w:rsidRDefault="00187264" w:rsidP="007C2A70"/>
    <w:p w14:paraId="6981D503" w14:textId="77777777" w:rsidR="00187264" w:rsidRDefault="00187264">
      <w:pPr>
        <w:spacing w:line="240" w:lineRule="auto"/>
        <w:ind w:firstLine="0"/>
      </w:pPr>
      <w:r>
        <w:br w:type="page"/>
      </w:r>
    </w:p>
    <w:p w14:paraId="5BBAB3CF" w14:textId="0FE445A6" w:rsidR="00BF33EC" w:rsidRDefault="00187264" w:rsidP="007C2A70">
      <w:r w:rsidRPr="00FF5C01">
        <w:rPr>
          <w:noProof/>
          <w:lang w:eastAsia="en-GB"/>
        </w:rPr>
        <w:lastRenderedPageBreak/>
        <mc:AlternateContent>
          <mc:Choice Requires="wps">
            <w:drawing>
              <wp:anchor distT="0" distB="0" distL="114300" distR="114300" simplePos="0" relativeHeight="251658240" behindDoc="1" locked="0" layoutInCell="1" allowOverlap="1" wp14:anchorId="228BCB8F" wp14:editId="2B1B2742">
                <wp:simplePos x="0" y="0"/>
                <wp:positionH relativeFrom="column">
                  <wp:posOffset>2540</wp:posOffset>
                </wp:positionH>
                <wp:positionV relativeFrom="paragraph">
                  <wp:posOffset>-122555</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6011E773" w14:textId="09597ED3" w:rsidR="00153590" w:rsidRPr="00EC0DAE" w:rsidRDefault="00153590"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pt;margin-top:-9.65pt;width:436.8pt;height:110.55pt;z-index:-2516582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EIZ5LN4AAAAIAQAADwAAAGRycy9kb3ducmV2LnhtbEyPMU/D&#10;MBSEdyT+g/WQ2FonpUAIcaqKioUBqQUJRjd+iSPsZ8t20/DvMROMpzvdfddsZmvYhCGOjgSUywIY&#10;UufUSIOA97fnRQUsJklKGkco4BsjbNrLi0bWyp1pj9MhDSyXUKylAJ2SrzmPnUYr49J5pOz1LliZ&#10;sgwDV0Gec7k1fFUUd9zKkfKClh6fNHZfh5MV8GH1qHbh9bNXZtq99NtbPwcvxPXVvH0ElnBOf2H4&#10;xc/o0GamozuRiswIWOecgEX5cAMs29X9Ol87ClgVZQW8bfj/A+0PAAAA//8DAFBLAQItABQABgAI&#10;AAAAIQC2gziS/gAAAOEBAAATAAAAAAAAAAAAAAAAAAAAAABbQ29udGVudF9UeXBlc10ueG1sUEsB&#10;Ai0AFAAGAAgAAAAhADj9If/WAAAAlAEAAAsAAAAAAAAAAAAAAAAALwEAAF9yZWxzLy5yZWxzUEsB&#10;Ai0AFAAGAAgAAAAhABBgdFYhAgAAHQQAAA4AAAAAAAAAAAAAAAAALgIAAGRycy9lMm9Eb2MueG1s&#10;UEsBAi0AFAAGAAgAAAAhABCGeSzeAAAACAEAAA8AAAAAAAAAAAAAAAAAewQAAGRycy9kb3ducmV2&#10;LnhtbFBLBQYAAAAABAAEAPMAAACGBQAAAAA=&#10;" stroked="f">
                <v:textbox style="mso-fit-shape-to-text:t">
                  <w:txbxContent>
                    <w:p w14:paraId="6011E773" w14:textId="09597ED3" w:rsidR="00153590" w:rsidRPr="00EC0DAE" w:rsidRDefault="00153590" w:rsidP="00187264">
                      <w:pPr>
                        <w:pStyle w:val="NoSpacing"/>
                      </w:pPr>
                      <w:r w:rsidRPr="00EC0DAE">
                        <w:rPr>
                          <w:b/>
                          <w:bCs/>
                        </w:rPr>
                        <w:t xml:space="preserve">Figure </w:t>
                      </w:r>
                      <w:r>
                        <w:rPr>
                          <w:b/>
                          <w:bCs/>
                        </w:rPr>
                        <w:t>1</w:t>
                      </w:r>
                      <w:r>
                        <w:t xml:space="preserve"> a) Mean woody cover use by impala, dikdik and wild dogs across time periods. Bars represent standard deviation. b) Mean wild dog distance to glades, in km, across time periods. Bars represent standard deviation. c) Probability of glade use by impala and dikdik across time periods. d) Duration of African wild dog morning and evening hunts at different daily maximum temperatures (</w:t>
                      </w:r>
                      <w:r>
                        <w:rPr>
                          <w:rFonts w:ascii="Malgun Gothic" w:eastAsia="Malgun Gothic" w:hAnsi="Malgun Gothic" w:hint="eastAsia"/>
                        </w:rPr>
                        <w:t>°</w:t>
                      </w:r>
                      <w:r>
                        <w:t>C). Points represent the means, lines indicate the conditional mean, and shaded areas represent the 95% confidence interval. e) Probability of the presence of impala in wild dog scat at different daily maximum temperatures (</w:t>
                      </w:r>
                      <w:r>
                        <w:rPr>
                          <w:rFonts w:ascii="Malgun Gothic" w:eastAsia="Malgun Gothic" w:hAnsi="Malgun Gothic" w:hint="eastAsia"/>
                        </w:rPr>
                        <w:t>°</w:t>
                      </w:r>
                      <w:r>
                        <w:t>C). The line represents the conditional mean, and shaded areas represent the 95% confidence interval.</w:t>
                      </w:r>
                    </w:p>
                  </w:txbxContent>
                </v:textbox>
                <w10:wrap type="tight"/>
              </v:shape>
            </w:pict>
          </mc:Fallback>
        </mc:AlternateContent>
      </w:r>
    </w:p>
    <w:p w14:paraId="72C9E113" w14:textId="77777777" w:rsidR="00CF38D9" w:rsidRDefault="00CF38D9">
      <w:pPr>
        <w:spacing w:line="240" w:lineRule="auto"/>
        <w:ind w:firstLine="0"/>
        <w:rPr>
          <w:b/>
          <w:sz w:val="44"/>
          <w:szCs w:val="44"/>
        </w:rPr>
      </w:pPr>
    </w:p>
    <w:p w14:paraId="45CC9881" w14:textId="768A7C63" w:rsidR="00CF38D9" w:rsidRDefault="00CF38D9">
      <w:pPr>
        <w:spacing w:line="240" w:lineRule="auto"/>
        <w:ind w:firstLine="0"/>
        <w:rPr>
          <w:b/>
          <w:sz w:val="44"/>
          <w:szCs w:val="44"/>
        </w:rPr>
      </w:pPr>
    </w:p>
    <w:p w14:paraId="5503576A" w14:textId="77777777" w:rsidR="00CF38D9" w:rsidRDefault="00CF38D9">
      <w:pPr>
        <w:spacing w:line="240" w:lineRule="auto"/>
        <w:ind w:firstLine="0"/>
        <w:rPr>
          <w:b/>
          <w:sz w:val="44"/>
          <w:szCs w:val="44"/>
        </w:rPr>
      </w:pPr>
    </w:p>
    <w:p w14:paraId="520727CB" w14:textId="77777777" w:rsidR="00CF38D9" w:rsidRDefault="00CF38D9">
      <w:pPr>
        <w:spacing w:line="240" w:lineRule="auto"/>
        <w:ind w:firstLine="0"/>
        <w:rPr>
          <w:b/>
          <w:sz w:val="44"/>
          <w:szCs w:val="44"/>
        </w:rPr>
      </w:pPr>
    </w:p>
    <w:p w14:paraId="778E7E5E" w14:textId="77777777" w:rsidR="00CF38D9" w:rsidRDefault="00CF38D9">
      <w:pPr>
        <w:spacing w:line="240" w:lineRule="auto"/>
        <w:ind w:firstLine="0"/>
        <w:rPr>
          <w:b/>
          <w:sz w:val="44"/>
          <w:szCs w:val="44"/>
        </w:rPr>
      </w:pPr>
    </w:p>
    <w:p w14:paraId="3092E45F" w14:textId="77777777" w:rsidR="00CF38D9" w:rsidRDefault="00CF38D9">
      <w:pPr>
        <w:spacing w:line="240" w:lineRule="auto"/>
        <w:ind w:firstLine="0"/>
        <w:rPr>
          <w:b/>
          <w:sz w:val="44"/>
          <w:szCs w:val="44"/>
        </w:rPr>
      </w:pPr>
    </w:p>
    <w:p w14:paraId="0E4FCC88" w14:textId="77777777"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110E0351" w14:textId="77777777" w:rsidR="00CF38D9" w:rsidRDefault="00CF38D9">
      <w:pPr>
        <w:spacing w:line="240" w:lineRule="auto"/>
        <w:ind w:firstLine="0"/>
        <w:rPr>
          <w:b/>
          <w:sz w:val="44"/>
          <w:szCs w:val="44"/>
        </w:rPr>
      </w:pPr>
    </w:p>
    <w:p w14:paraId="61A1FD8F" w14:textId="77777777" w:rsidR="00CF38D9" w:rsidRDefault="00CF38D9">
      <w:pPr>
        <w:spacing w:line="240" w:lineRule="auto"/>
        <w:ind w:firstLine="0"/>
        <w:rPr>
          <w:b/>
          <w:sz w:val="44"/>
          <w:szCs w:val="44"/>
        </w:rPr>
      </w:pPr>
    </w:p>
    <w:p w14:paraId="1E894D90" w14:textId="77777777" w:rsidR="00CF38D9" w:rsidRDefault="00CF38D9">
      <w:pPr>
        <w:spacing w:line="240" w:lineRule="auto"/>
        <w:ind w:firstLine="0"/>
        <w:rPr>
          <w:b/>
          <w:sz w:val="44"/>
          <w:szCs w:val="44"/>
        </w:rPr>
      </w:pPr>
    </w:p>
    <w:p w14:paraId="14715566" w14:textId="77777777" w:rsidR="00CF38D9" w:rsidRDefault="00CF38D9">
      <w:pPr>
        <w:spacing w:line="240" w:lineRule="auto"/>
        <w:ind w:firstLine="0"/>
        <w:rPr>
          <w:b/>
          <w:sz w:val="44"/>
          <w:szCs w:val="44"/>
        </w:rPr>
      </w:pPr>
    </w:p>
    <w:p w14:paraId="5AE5D37D" w14:textId="77777777" w:rsidR="00CF38D9" w:rsidRDefault="00CF38D9">
      <w:pPr>
        <w:spacing w:line="240" w:lineRule="auto"/>
        <w:ind w:firstLine="0"/>
        <w:rPr>
          <w:b/>
          <w:sz w:val="44"/>
          <w:szCs w:val="44"/>
        </w:rPr>
      </w:pPr>
    </w:p>
    <w:p w14:paraId="3DEF4D69" w14:textId="77777777" w:rsidR="00CF38D9" w:rsidRDefault="00CF38D9">
      <w:pPr>
        <w:spacing w:line="240" w:lineRule="auto"/>
        <w:ind w:firstLine="0"/>
        <w:rPr>
          <w:b/>
          <w:sz w:val="44"/>
          <w:szCs w:val="44"/>
        </w:rPr>
      </w:pPr>
    </w:p>
    <w:p w14:paraId="2079774F" w14:textId="77777777" w:rsidR="00CF38D9" w:rsidRDefault="00CF38D9">
      <w:pPr>
        <w:spacing w:line="240" w:lineRule="auto"/>
        <w:ind w:firstLine="0"/>
        <w:rPr>
          <w:b/>
          <w:sz w:val="44"/>
          <w:szCs w:val="44"/>
        </w:rPr>
      </w:pPr>
    </w:p>
    <w:p w14:paraId="6EE2D415" w14:textId="77777777" w:rsidR="00CF38D9" w:rsidRDefault="00CF38D9">
      <w:pPr>
        <w:spacing w:line="240" w:lineRule="auto"/>
        <w:ind w:firstLine="0"/>
        <w:rPr>
          <w:b/>
          <w:sz w:val="44"/>
          <w:szCs w:val="44"/>
        </w:rPr>
      </w:pPr>
    </w:p>
    <w:p w14:paraId="0EEF2749" w14:textId="77777777" w:rsidR="00CF38D9" w:rsidRDefault="00CF38D9">
      <w:pPr>
        <w:spacing w:line="240" w:lineRule="auto"/>
        <w:ind w:firstLine="0"/>
        <w:rPr>
          <w:b/>
          <w:sz w:val="44"/>
          <w:szCs w:val="44"/>
        </w:rPr>
      </w:pPr>
    </w:p>
    <w:p w14:paraId="07C2E687" w14:textId="406FCB99" w:rsidR="00CF38D9" w:rsidRDefault="00CF38D9">
      <w:pPr>
        <w:spacing w:line="240" w:lineRule="auto"/>
        <w:ind w:firstLine="0"/>
        <w:rPr>
          <w:b/>
          <w:sz w:val="44"/>
          <w:szCs w:val="44"/>
        </w:rPr>
      </w:pPr>
    </w:p>
    <w:p w14:paraId="7C3D7371" w14:textId="0B61E9F9" w:rsidR="00CF38D9" w:rsidRDefault="00E8108B">
      <w:pPr>
        <w:spacing w:line="240" w:lineRule="auto"/>
        <w:ind w:firstLine="0"/>
        <w:rPr>
          <w:b/>
          <w:sz w:val="44"/>
          <w:szCs w:val="44"/>
        </w:rPr>
      </w:pPr>
      <w:r>
        <w:rPr>
          <w:b/>
          <w:noProof/>
          <w:sz w:val="44"/>
          <w:szCs w:val="44"/>
          <w:lang w:eastAsia="en-GB"/>
        </w:rPr>
        <w:lastRenderedPageBreak/>
        <w:drawing>
          <wp:inline distT="0" distB="0" distL="0" distR="0" wp14:anchorId="035E181A" wp14:editId="515F82BD">
            <wp:extent cx="5727700" cy="3947469"/>
            <wp:effectExtent l="0" t="0" r="6350" b="0"/>
            <wp:docPr id="13" name="Picture 13" descr="C:\Users\rabaiotti.d\Documents\GitHub\Ben\EL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baiotti.d\Documents\GitHub\Ben\EL_plot.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3947469"/>
                    </a:xfrm>
                    <a:prstGeom prst="rect">
                      <a:avLst/>
                    </a:prstGeom>
                    <a:noFill/>
                    <a:ln>
                      <a:noFill/>
                    </a:ln>
                  </pic:spPr>
                </pic:pic>
              </a:graphicData>
            </a:graphic>
          </wp:inline>
        </w:drawing>
      </w:r>
    </w:p>
    <w:p w14:paraId="53356F58" w14:textId="61112161" w:rsidR="008A289A" w:rsidRDefault="00187264">
      <w:pPr>
        <w:spacing w:line="240" w:lineRule="auto"/>
        <w:ind w:firstLine="0"/>
        <w:rPr>
          <w:b/>
          <w:sz w:val="44"/>
          <w:szCs w:val="44"/>
        </w:rPr>
      </w:pPr>
      <w:r>
        <w:rPr>
          <w:b/>
          <w:sz w:val="44"/>
          <w:szCs w:val="44"/>
        </w:rPr>
        <w:br w:type="page"/>
      </w:r>
    </w:p>
    <w:p w14:paraId="0E4012E7" w14:textId="4229C67E" w:rsidR="002D202B" w:rsidRPr="007C2A70" w:rsidRDefault="002D202B" w:rsidP="002D202B">
      <w:pPr>
        <w:jc w:val="center"/>
        <w:rPr>
          <w:b/>
          <w:sz w:val="44"/>
          <w:szCs w:val="44"/>
        </w:rPr>
      </w:pPr>
      <w:r w:rsidRPr="007C2A70">
        <w:rPr>
          <w:b/>
          <w:sz w:val="44"/>
          <w:szCs w:val="44"/>
        </w:rPr>
        <w:lastRenderedPageBreak/>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r w:rsidRPr="002D202B">
        <w:rPr>
          <w:b/>
          <w:sz w:val="40"/>
          <w:szCs w:val="40"/>
        </w:rPr>
        <w:t>Supporting Information</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5004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153590" w:rsidRPr="00FE2BE1" w:rsidRDefault="00153590"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153590" w:rsidRPr="00FE2BE1" w:rsidRDefault="00153590"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7" style="position:absolute;left:0;text-align:left;margin-left:-3.75pt;margin-top:53.25pt;width:450.75pt;height:679.5pt;z-index:25165004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KUcQ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pxImUhl3uIA+dq8JRR7LaA9H5PjZ1TDa0mEKF9th/gkZVyOwlkPQpI&#10;LvXn5+jIDxENqwHZQus6Ccwfa4pdS/lOQKyPowSjwrpJAv0XTPTxyuJ4RayrmYQqGTnt3BD5bdkM&#10;My2rTwCNKZ4KS1QwOHsS2GY4s76hhi6d8enUMflm6F48KGihfEhj8XrcfaJa1RXOQhy/lw26aHpS&#10;6Dwv+kfI6drKrHBV8GDV2v6AdA+6Hw55MJFvkVvEt36GvPDvAD4ZDiBnIuCT3jgKAfwOj6+Qxw7u&#10;/wz5uMn9r5D/byDv3v7gtdj19PUrPL53H89dijj80XD1N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Hlq2yThAAAACwEAAA8AAABkcnMvZG93bnJldi54bWxMj0FP&#10;wzAMhe9I/IfISNy2tLCWUZpO0wScpklsSIhb1nhttcapmqzt/j3mBDf7+en5e/lqsq0YsPeNIwXx&#10;PAKBVDrTUKXg8/A2W4LwQZPRrSNUcEUPq+L2JteZcSN94LAPleAQ8plWUIfQZVL6skar/dx1SHw7&#10;ud7qwGtfSdPrkcNtKx+iKJVWN8Qfat3hpsbyvL9YBe+jHteP8euwPZ821+9DsvvaxqjU/d20fgER&#10;cAp/ZvjFZ3QomOnoLmS8aBXMnhJ2sh6lPLBh+bzgckdWFmmSgCxy+b9D8QMAAP//AwBQSwMECgAA&#10;AAAAAAAhAFq72/piHgAAYh4AABQAAABkcnMvbWVkaWEvaW1hZ2UxLnBuZ4lQTkcNChoKAAAADUlI&#10;RFIAAAMgAAACWAgDAAAArahyQgAAASZQTFRFAAAAAAA6AABmADo6ADpmADqQAGa2MzMzOgAAOgBm&#10;OjoAOjo6OjpmOmZmOmaQOma2OpC2OpDbTU1NTU1uTU2OTW6rTY6OTY7IWVlZZgAAZjoAZjo6ZjqQ&#10;ZmYAZmY6ZmZmZmaQZpBmZpC2ZrbbZrb/bk1Nbk2Obqvkjk1Njk1ujk2Ojo5Njo6Ojsj/kDoAkDo6&#10;kGY6kGZmkGa2kJC2kLa2kLbbkNv/q25Nq6uOq+TIq+T/tmYAtmY6tpA6tpBmtraQtra2trbbttuQ&#10;ttvbttv/tv/btv//yI5NyOSryP/IyP//25A625Bm27Zm27aQ27a229uQ29vb29v/2///5Ktu5P//&#10;6+vr/7Zm/8iO/9uQ/9u2/9vb/+Sr//+2///I///b///k////l2JzrAAAAAlwSFlzAAAOwwAADsMB&#10;x2+oZAAAHOJJREFUeJztnQ2bG9V5hmUIgVIaN2vTlWkb2oBZJ60p6UdoTZqQQtmGBmjLsmwc2+v5&#10;/3+iMyNpJI0050vznnnPO/d9XayFtHr21TnPvdJIsryoAGCQxdQDAGgGQQAcIAiAAwQBcIAgAA4Q&#10;BMDBqYJcn8Jp1x5muVxKRV/LTV1sdKFju6MRJBmiM2YjiAQIkjW60LERRAiiM2YjiAQIkjW60LER&#10;RAiiM2YjiAQIkjW60LERRAiiM2YjiAQIkjW60LERRAiiM2YjiAQIkjW60LHHEeTy7Ozek+bEzdnZ&#10;2fneCQQhWjxbuyCX97+sjXhctV9ePDrfOYEgRMtnKxfk2cPajZcfn7f/1XLce9KdQBCiM2QrF6Sl&#10;ceLZw4vWl4vuBIIQnSG7BEGu6ruL9q6kfmh10Z1AEKIzZOsXpD4mv1gdeTRenHcn6q+v1/j9moBG&#10;EIAxCLgHefHo7e+OCtIg6HA63INkjS507PFeB6kfY/EQawvRGbOLEKS+19gcm29PIAjRGbKVC7IS&#10;4Wrn2V2e5jVZB7XZygVpdWgfT/FCYQfRGbOVC9K+1eTsYvU4i7earCA6Y7Z6QXwIjpgOgmSNLnRs&#10;BBGC6IzZCCIBgmSNLnRsBBGC6IzZCCIBgmSNLnRsBBGC6IzZCCIBgmSNLnRsBBGC6IzZCCIBgmSN&#10;LnRsBBGC6IzZCCIBgmSNLnRsBBGC6IzZCCIBgmSNLnRsBBGC6IzZCCIBgmSNLnRsBBGC6IzZCCIB&#10;gmSNLnRsBBGC6IzZCCIBgmSNLnRsBBGC6IzZCCIBgmSNLnRsBBGC6IzZCCIBgmSNLnRsBBGC6IzZ&#10;CCIBgmSNLnRsBBGC6IzZCCIBgmSNLnRsBBGC6IzZCDIyyzUW90xrdKFjI4gQRGfMRpCRQZD80YWO&#10;jSBCEJ0xG0FGBkHyRxc6NoIIQXTGbAQZGQTJH13o2AgiBNEZsxFkZBAkf3ShYyOIEERnzEaQkUGQ&#10;/NGFjo0gQhCdMRtBRgZB8kcXOjaCCEF0xmwEGRkEyR9d6NgIIgTRGbMRZGQQJH90oWMjiBBEZ8xG&#10;kJFBkPzRhY6NIEIQnTEbQUYGQfJHFzo2gghBdMZsBBkZBMkfXejYCCIE0RmzEWRkECR/dKFjI4gQ&#10;RGfMRpCRQZD80YWOjSBCEJ0xG0FGBkHyRxc6NoIIQXTGbAQZGQTJH13o2AgiBNEZsxFkZBAkf3Sh&#10;YyOIEERnzEaQkUGQ/NGFjo0gQhCdMRtBRgZB8kcXOjaCCEF0xmwEGRkEyR9d6NgIIgTRGbMRZGQQ&#10;JH90oWMjiBBEZ8xGkJFBkPzRhY6NIEIQnTEbQUYGQfJHFzo2gghBdMZsBBkZBMkfXejYCCIE0Rmz&#10;EWRkECR/dKFjI4gQRGfMRpCRQZD80YWOjSBCEJ0xu3hBtNEJAjAG3INEQ3TG7OLvQQRHTGLZMX72&#10;Got1UJuNICODIPmjCx0bQYSwWAe12QgyMgiSP7rQsRFECIt1UJuNICODIPmjCx0bQYSwWAe12Qgy&#10;MgiSP7rQsRFECIt1UJuNICODIPmjCx0bQYSwWAe12QgyMgiSP7rQsRFECIt1UJuNICODIPmjCx0b&#10;QYSwWAe12QgyMgiSP7rQsRFECIt1UJuNICODIPmjCx0bQYSwWAe12QgyMggiHn24tEWMHRmNIMlY&#10;rEMMCIIgTizWIQYEQRAnFusQA4IgiBOLdYgBQRDEicU6xIAgCOLEYh1iQBAEcWKxDjEgCII4sViH&#10;GBAEQZxYrEMMCFKuIMslgohHIwiCOLFYhxgQBEGcWKxDDAiCIE4s1iEGBClUkOU+o2bvYrEOMSAI&#10;gjixWIcYEARBnFisQwwIgiBOLNYhBgRBECcW6xADgiCIE4t1iAFBEMSJxTrEgCAI4sRiHWJAEARx&#10;YrEOMSAIgjixWIcYEARBnFisQwwIgiBOLNYhBgRBECcW6xADgiCIE4t1iAFBEMSJxTrEgCAI4sRi&#10;HWJAEARxYrEOMSCIDUHEHLFYhxgQBEGcWKxDDAiCIE4s1iEGBEEQJxbrEAOCIIgTi3WIAUEQxInF&#10;OsSAIAjixGIdYkAQBHFisQ4xIAiCOLFYhxgQBEGcWKxDDAiCIE4s1iEGBEEQJxbrEAOCIIgTi3WI&#10;AUEQxInFOsSAIAjixGIdYkAQBHFisQ4xIAiCOLFYhxgQBEGcWKxDDAiCIE4s1iGYo+uqf+z4aARJ&#10;xmIdgkEQBPFhsQ7BIAiC+LBYh2AQBEF8WKxDMAiCID4s1iGYzbruLa7+seOjESQZi3UIBkFKFeRQ&#10;DwQRiEYQBPFhsQ7BIAiC+LBYh2AQBEF8WKxDMAiCID4s1iEYBEEQHxbrEAyC9Lg6Ozs7b07cHJxA&#10;kBlGI0jfj4vaiPNGi8fVi0e7JxBkjtEIssfKhKv7X778uDlxc+9JdwJBZhmNIHs8e/i4EeTek2cP&#10;L9r/vehOIMgsoxHkCJf3v1yZ8uLRRXei/vp6TcDV83BMkKlnMshmXWezuAGCrI5DVl6cdyfWFwo6&#10;HAf3IFmiuQc5oDtGR5AVFusQDIIcu//YHIz0HmIhyPyiEaTHZetHtTk2f9ydQJBZRiNI//5jZQJP&#10;826xWIdgEGSP7dO5vFDYYbEOwSBI7w6kpbm/4K0mGyzWIRgEiURwxDgQJEs0giCID4t1CAZBEMSH&#10;xToEgyAI4sNiHYJBEATxYbEOwSAIgviwWIdgEARBfFisQzAIgiA+LNYhGARBEB8W6xAMgiCID4t1&#10;CAZBEMSHxToEgyAI4sNiHYJBEATxYbEOgWzXFUEQZAiLdQgEQRDEj8U6BIIgCOLHYh0CQRAE8WOx&#10;DoEgCIL4sViHQBAEQfxYrEMgCIIgfizWIZCBxdU+dko0giRjsQ6BIAiC+LFYh0AQBEH8WKxDIAiC&#10;IH4s1iEQBEEQPxbrEAiCIIgfi3UIBEEQxI/FOgSCIAjix2IdAkEQBPFjsQ6BIAiC+LFYh0AQBEH8&#10;WKxDIAiCIH4s1iEQBEEQPxbrEAiCIIgfi3UIBEEQxI/FOgSCIAjix2IdAkEQBPFjsQ6BIAiC+LFY&#10;h0AQBEH8WKxDIHMX5PmDt/4FQXxYrEMgsxfkw8Vi8aPPEMSJxToEMndBqur2128uFnd+9DmCDGOx&#10;DoEgSM0ff/1G7chP/w9BBrBYh0AQZMXTf6gfar0VdDciOGIcCJIhGkFqbr9+Z7F49W/fXNx5H0GO&#10;YbEOgSBIa8edu83jq68Wr32LIEewWIdA5i7IbfvQav1M7/MHr3yBIEewWIdA5i7I8wd3ftrdazz/&#10;yz/nHuQYFusQyNwFuQ186gpBhNAePXtBvvnt+k7j638KuPdAkLlFz12Q7rAj7PgDQeYWPWtBfv/u&#10;uz95486fvdvwkwWCDGKxDoHMWpA/vLHY4W6YHwgyq+hZC1J98+lv3rjzz582fBZ8tC44YhwIkiF6&#10;3oLUB+m/+JvAY3MEmWX03AVJQHDEOBAkQ/ScBWme4r395tMNv+Vp3iEs1iGQOQvSPLP7/EF3kM6z&#10;WINYrEMgcxakOf64/cW7G0IPRgRHjANBMkTPWZBEBEeMA0EyRCMIgvixWIdA5i7I8wc/MPWpJjKO&#10;WKxDIHMX5Lb9VJPwT2xQI8iAHQgycvTcBWk+1aT9xIbwlwsFR4wAQfJEI0jN049qR4IfagmOGAGC&#10;5IlGkBX/805hr4MgSJ5oBGloPxgr5AMbEGRW0cMrq3rsxOghQVYfrRj6sXEIMqNoBKmq5kN/Fm/F&#10;fDiv4IgRIEiGaASpnj9YvPpe3BveBUeMAEEyRA8vruqxE6OPC/KP0R9rIjhiBAiSIRpBUhAcMQIE&#10;yRA9c0GK/vsgCJIheuaCFP33QRAkQ/TMBSn674MgSIbomQuSiOCIESBIhujh5VU9dmL0UUGK/ehR&#10;BMkQjSDlfvQogmSInrsgJX/0KIJkiJ67ICV/9CiCZIieuyBpHz2qg2FBpp7MEPNcXhsfPco9SIbo&#10;2d+DJCE4YgQIkiEaQTbc/i+COLBYhxAQpObpO6980fxbnu8hyCAW6xACglTV9280z+/efrRYvI8g&#10;Q1isQwgI0nwu1o9XovB30oexWIcQEIRX0oOwWIcQEKQ5+Phle+IPbyDIIBbrEAKCVNUnq4dW9UOt&#10;H4b5gSDziUaQ9lMbFq/+6Zvhf18KQeYTjSDNfcevmndk3bkb/IK64IgRIEiGaARZE/EyIYLMKBpB&#10;dnj6VxykD2GxDiEgyIbbr97k74MMY7EOISDIij82hyHBRyGCI0aAIBmiEaQh9tN5BUeMAEEyRCPI&#10;6t+XCn+KF0HmEt0u5OwFefpRc+fxH8HvMkGQ2UQjSFU9/3DRfrR7+NuwEGQ20QjSvoje/vu2COLD&#10;Yh08IEjNV+0/LfUtgviwWAcPCNLSPsH7avAbeRFkNtEIsqF9lrd9qIUgQ1isgwcE6d2N1A+1EGQI&#10;i3XwgCAHdyO81WQQi3XwgCAHdyN/giBDWKyDBwRJRnDECBBENhpBECQci3XwgCAIEo7FOnjwLK/W&#10;sU+JRpBkLNbBA4IgSDgW6+ABQRAkHIt18IAgZgURUMRiHTwgCIKEY7EOHhAEQcKxWAcPCIIg4Vis&#10;gwcEQZBwLNbBA4IgSDgW6+ABQRAkHIt18IAgCBKOxTp48Kyv1rFPiUaQZCzWwQOCIEg4FuvgAUEQ&#10;JByLdfCAIAgSjsU6eEAQBAnHYh08IAiChGOxDh4QBEHCsVgHDwiCIOFYrIMHBEGQcCzWwQOCIEg4&#10;FuvgxLW6CIIgfSzWwQmCIEgMFuvgBEEQJAaLdXCCIAgSg8U6OHELUqNz7NOiESQZi3VwgiAIEoPF&#10;OjhBEASJwWIdnCAIgsRgsQ5OEARBYrBYBydeQUQ+4XUFgowCgkhGIwiCxKCzxYLRCIIgMehssWA0&#10;giBIDDpbLBiNIAgSg84WC0YjCILEoLPFgtEIgiAx6GyxVHSAHQiCILsobLFgNIIgSCQKWywYjSAI&#10;EonCFgtGI0j5gmTeO4UtFoxGEASJRGGLBaMRBEEiUdhiwWgEQZBIFLZYMBpBECQShS0WjEYQBIlE&#10;YYsFoxEEQSJR2GLBaARBkEgUtlgwGkEQJBKFLRaMRhAEiURhiwWjEQRBIlHYYsFoBEGQSBS2WDAa&#10;QRAkEoUtFoxGEB/PPviy+ePm7OzsfO8EgswhGkE8vHh0/8tWi8f1yfOdEwgyPgqjEcRNfX/RCPLy&#10;40aJm3tPuhMIIoDCaARx8uzhxVUjSP3n6v+6EwgigMJoBPGxFuRx+3DrojtRf329xnv1DLj3burp&#10;CidMkKmnlCNQkObIo/HivDuxvlTQ4WC4BxGM5h4EQSJR2GLBaAQJEuToQywEmUE0ggQKsjo2f9yd&#10;QBABFEYjSJAgBT/NO/r2KWyxYDSCBAlS8AuFCHJSNIKECVLuW00Q5KRoBDkNwRGDQRDBaARBkEgU&#10;tlgwGkEQJBKFLRaMRhAEiURhi8Wiw/RAEATZQV2LBaMRBEGiUddiwWgEQZBo1LVYMBpBECQadS0W&#10;jEYQBIlGXYsFoxEEQaJR12LBaARBkGjUtVgwGkEQJBp1LRaMRhAEiUZdiwWjEaR4QfJvn7oWC0Yj&#10;CIJEo67FgtEIgiDRqGuxYDSCIEg06losGI0gCBKNuhZLRYfagSAIsouuFgtGIwiCpKCrxYLRCIIg&#10;KehqsWA0giBICrpaLBiNIAiSgq4WC0YjCIKkoKvFgtEIgiAp6GqxYDSCIEgKulosGI0gCJKCrhYL&#10;RiMIgqSgq8WC0QiCICnoarFgNIIgSAq6WiwYjSAIkoKuFgtGIwiCpKCrxYLRCIIgKehqsWA0giBI&#10;CrpaLBiNIOULMsX26WqxYHSEIGKOIMhpIIhgNILMRZBxd09XiwWjEQRBUtDVYsFoBEGQFHS1WDAa&#10;QRAkBV0tFoxGEARJQVeLBaMRBEFS0NVimeh2xRAEQVJQ02LBaARBkGTUtFgwGkEQJBk1LRaMRhAE&#10;SUZNiwWjEQRBklHTYsFoBEGQZNS0WDAaQRAkGTUtFoxGEARJRk2LBaMRBEGSUdNiwWgEQZBk1LRY&#10;MBpBZibImBuopsWC0QiCIMmoabFgNIIgSDJqWiwYjSAIkoyaFgtGJwkiYQmCnAaCyEQjCIIko6bF&#10;gtEJgoy7yGljjxiNIMmoabFgNIIgSDJqWiwYjSAIkoyaFgtGJ7iBIAiyQk2LBaMRBEGSUdNiwWgE&#10;QZBk1LRYMBpBECQZNS0WjEYQBElGTYsFoxFkfoKMtntqWiwYjSAIkoyaFgtGIwiCJKOmxYLRCIIg&#10;yahpsWA0giBIMmpaLBiNIAiSjJoWC0YjCIIko6bFgtEIgiDJqGmxYDSCIEgyalosGI0gCJKMmhYL&#10;RiMIgiSjpsWC0amCjK4IgpwGgshEI4gFQSbaOzUtFoxGEARJRk2LBaMRZCxBpiR279qrTD10GaQL&#10;MvXkY1PuPUj83l2vP63jRNT8mheMThdk0rFHjEaQaaYuJBpB5ijISBuopsWC0QiCINNMXUg0giDI&#10;NFMXEo0gCDLN1IVEIwiCTDN1IdEIgiDTTF1INIIgyDRTFxKNIAgyzdSFRCMIgkwzdSHRCIIg00xd&#10;SDSCIMg0UxcSjSAIMs3UhUQjCIJMM7Xy6OX6n3NGEASZZmrl0QjSXYogk0ytPBpBuksRZJKplUcj&#10;SHcpgkwytfJoBOkuRZBJplYejSDdpQgyydTKoxGku3QkQU5aEgTRFo0g3aUIMsnUyqMRpLt0roKc&#10;voeTt1gw+iQ3EARBTp5aeTSCdJciyCRTK49GkO5SBJlkauXRCNJdiiCTTK08GkG6S8sWZMo9nLzF&#10;gtEI0l2KIPmn1h+NIN2lCJJ/av3RCNJdiiD5p9YfjSDdpQiSf2r90QjSXYog+afWH40g3aUIkn9q&#10;7dGn64EgCDJ1i2Wi1//+FoJ0lyJI/qkVRyNI/1IEyT+14mgE6V+KIPmnVhyNIP1LEST/1IqjEaR/&#10;KYLkn1pxNIL0L527IOlzI0jI+uYZWy66XEEm/12HIEILmzB2Iu2MCCK0jwgitLAJYydiXJCJ9xFB&#10;hBY2YWzHjfF+A4II7SOCCC1swtiOG+P9BgQR2sfN1KM/YzOZIKMt6WkL6xs7JHotuucyBJHcRwQR&#10;Wljf2CHRsxVk+2Mm30cDgvRu/WhLetrC+sYOiUYQdYKM2Yj8grSnRlvS0xbWN/Ze9LJb/r3vRxAE&#10;GSF6iSD2BNmuyMT7mCpIwPdNIsjoSI29TBRkud+cawSR3UcEEVpY39hLBBlmu/KT7ePmKggy+tKG&#10;jb3sCXJchmPnIUiOXVwiiNTSho29tCaId6F0CLIN9o6wN3WUIGG9ySrI5osAMmMvTxHkcMLpBAlt&#10;XHAftrdKYheXu+a5p9ibukBBlrszj76gh0s70thrllGC9Db4cEIECdzFJYKMzchjr1naF6R3Tlgf&#10;dm+VxC4u4wVZ78Cy61nYjfB+V25BpBh57DV7G7X5ObtfDs/rff/eNREkcBeXCDI2I4+9Zlm8IL2m&#10;pQuyt8q7t2r0XeyfdCzZ0iFI74v3Fg38CATp03tUtfmz98OKEGS7Mts5d04d3FzXiHurvHurRtm+&#10;w8DDHzo01DJMkAMZ9rYGQYI5EOToD9ut2+EiD0yIIH4QRIbxxrYmyPY2XMcLsl3bvVXevVWJG+Zj&#10;94ceztp7NNa7edsr7VzdsTuHyzC4ICOxXGs9+CBFgvghh8/uLfLAgh6ct3Tc2msEiWH3hx7OiiAJ&#10;xA85fHZvkQcW9OC8pePWXmcUZDv+7qntYNe7N21/iP5i9K/Xu3GCO9vbhu2O9Uc5vkW9L9fHt237&#10;k/q3+/iCjMSyDEGWu6u/Pbt32dGf5JhieDwEieFwixDkJBKGRJBlrzfVzgZeD1wvE4dbNDCAW5Bt&#10;1mDCzg293r/93r847txRzzVVC7K90s6f60uu93fm6E9yTDE8Xl5BHDPt3YDr/d5sl6f/57SCDA8Q&#10;cJ578OueILv/s3QUy3VZ7xs3X3avuSNI1MKkEjbr7hos3YLsfUP4FMPjIUgM1wgyLmGz7q7BciaC&#10;+CY+9GfggkkYvCPf+wZfRrQg218Vx9q+vezwGw6/e1CQgOHGw9m+w7k3V9r5c/cWpU8xPB6CpIAg&#10;I+Fs3+Hcmyvt/Ll7i9KnGB6vFEF8F+TFK8gIP2GnqXu32ivI5npDYiwPBNmm6hJk+w3L3eXem23v&#10;VguMhyApIMh4NxNBEgRxTTxa1gnkE2TwZ/ebtL1sc/19efZSe7Zsr1RlX1+XG8sgQWSHQxCdhAmy&#10;HPwN6urUoCDta06nzZ3CgRh7t+jYmBknQxCdIMjOpes/J5msMEFgxW6JEgTZu97kv3PcyiMIxIMg&#10;mSZDEKMcPKY69i1KBGnZatETZEoQxCwIMgaCgtycnZ2dI4gWtDRumN4z1FOOskVOkJuzx9WLR50h&#10;U99QKAg1eggK8vLjxo2be08QBGKZgyDPHl50XxEECkZKkMf11xePEAQKR0aQ5hCkWh+EvF4TefVs&#10;qB3MSZlTFzp22NSnCKIZy3umjjLHlhGk/xBLK5b3TB1lji0lyOog/XH0PHmxvGfqKHNsGUH6T/MC&#10;mObUFwoBTHPqW00ATHPqmxUBTIMgAA4KFaR7nLf/gG/g7Kq6XP3fi0dnq+enryZ6lPjsgy9XP94/&#10;9eVZy9vfTT511GLrGTtmsavBipQpSPdMwU29Ec8enh+c3Xsm4dnDv2+fd6tvfX2FqluN3Lx4dL/Z&#10;s6t6D27OPFNftt/64tHb3008ddxiqxk7arGHK1KkIN1zzasXLK/ahdg5++C56Kv7/9W+fvPi0V/8&#10;vN2/n//dNFU7a0Zd7Ytv6lXTqqvmVk45deRiaxk7brGHK1KkIN1birc3sPmF0J3df8txs0iXze+F&#10;+sRl8xLnzfnlBHtWD9Ru1Opl1rpCzqnXTau/ZfKpq4jFVjR2xGIPV6RQQdbvd7m6/7tH20eS3dn9&#10;98M0S9O+iay+9TfNd18+nmLPqu1vsqpr0uDUu7+Kp5w6crG1jF1FLfZwRYoUpHvH5NVZ/ZthdW+5&#10;e3b/HZXN8rT/V39pjtxe/OzJ5Ht2tT4WHJx6tafNY/5pp45cbC1jV1GLPVyR0gVpbvjmvn/o1q/u&#10;SNdL8PLjx83R5tR7tn/YeLRpq6eDVns24dSRi61l7CpqsYcrUqQg23v9drdWN3b4/vNqtWf1/jYL&#10;clU/2LyoJt6z7lea97FKVU08deRiaxm7ilrs4YoUKsj6LcU3vT1bn73/luPmKceqeQKjeebxvHr2&#10;we9+9mTiPbvcbtnQ1L2mTTd13GKrGbuKWWxHRYoUpHuObnUzb9zP4W229Kp9YqV+dPmv9WpMumdX&#10;Zzt/W8DzfGm1atp0U8cttpqxq5jFdlSkSEG2r/I0a/Dy44v+2XuvAm22rD6jPa/9jTLlnm2fXGxx&#10;vuLWMPHUUYutZ+yYxXZUpExB9t8w0P5ia38HHHsfwXaFLu/922ZpJt2z9QPe9VPzg+/Z2G/ahFNH&#10;LLamscMX21WRQgUByAOCADhAEAAHCALgAEEAHCAIgAMEAXCAIAq5/XDR8dq33y9+PPVAMwZBFIIg&#10;ekAQrTx/8Nq3U88ACKIWBFEBgmilE6R5iHX74Sv/+avF4m51+1H9tT3/63cWi1ffm3TEOYAgWukL&#10;8tfNEcl77dFJc0zy36tDlLvTDmkfBNFKT5DFK59XX9XH7J9Xv68P3Oszf/BZVT19Z/H+xGNaB0G0&#10;0hfk/easO79svr7yRfVJc6o5/cNJh7QPgmilJ0gjRP1A64uVINsngjmSlwVBtNI/BvliV5DnDzaC&#10;NOeAHAiiFacgq1MgD4JoxSlI9QlH53lAEK24Bfl+cee9+ox/X3CQLguCaMUtSPUrDkGygCBa8QhS&#10;ffXmYnHnLs9hCYMgAA4QBMABggA4QBAABwgC4ABBABwgCIADBAFwgCAADhAEwMH/A+mpN9hY+qrt&#10;AAAAAElFTkSuQmCCUEsDBAoAAAAAAAAAIQBEK2xBEh8AABIfAAAUAAAAZHJzL21lZGlhL2ltYWdl&#10;Mi5wbmeJUE5HDQoaCgAAAA1JSERSAAADIAAAAlgIAwAAAK2ockIAAAEpUExURQAAAAAAOgAAZgA6&#10;OgA6ZgA6kABmtjMzMzoAADoAZjo6ADo6Ojo6ZjpmZjpmkDpmtjqQtjqQ201NTU1Nbk1Njk1uq02O&#10;jk2OyFlZWWYAAGY6AGY6OmY6kGZmAGZmOmZmZmZmkGaQZmaQtma222a2/25NTW5Njm5ubm6r5I5N&#10;TY5Nbo5Njo6OTY6Ojo7I/5A6AJA6OpBmOpBmZpBmtpCQtpC2tpC225Db/6tuTaurjqvkyKvk/7Zm&#10;ALZmOraQOraQZra2kLa2tra227bbkLbb27bb/7b/27b//8iOTcjkq8j/yMj//9uQOtuQZtu2Ztu2&#10;kNu2ttvbkNvb29vb/9v//+SrbuT//+vr6/+2Zv/Ijv/bkP/btv/b2//kq///tv//yP//2///5P//&#10;/3CQJcQAAAAJcEhZcwAADsMAAA7DAcdvqGQAAB2PSURBVHic7Z1tY9vWeYappGk8L6tb2p3obGu2&#10;JE6ldlOW7qXenKxNlyxqvTrZFhVRXVky/v+PGAASIAgS4Dk4z4Pzguv+IFOAdPnGc3CJBEXTi5wQ&#10;0puF7wKEhBwEIWQgCELIQBCEkIEgCCEDQRBCBuIqSOYSt+8GHQjahr1aqaFtM4xGENA+2AgiVxF0&#10;JGgEQRDQQmwEkasIOhI0giAIaCE2gshVBB0JGkEQBLQQG0HkKoKOBI0gCAJaiI0gchVBR4JGEAQB&#10;LcRGELmKoCNBIwiCgBZiI4hcRdCRoBEEQUALsWcnCCE2Wa18N7AM9yCgp2TP7h5EsSLoSNAIgiCg&#10;hdgIIlcRdCRoBEEQ0M7sVeUGgshVBB0JGkEQBLQzG0GkK4KOBI0gCALamb3aRAE9LggCeho0giAI&#10;aGc2gkhXBB0JGkEQBLQzG0GkK4KOBI0gCALamY0g0hVBR4JGEAQB7cxGEOmKoCNBIwiCgHZmI4h0&#10;RdCRoBEEQUA7sxFEuiLoSNAIgiCgndkIIl0RdCRoBEEQ0M5sBJGuCDoSNIIgCGhnNoJIVwQdCRpB&#10;EAS0MxtBpCuCjgSNIAgC2pmNINIVQUeCRhAEAe3MRhDpiqAjQSMIgoB2ZiOIdEXQkaARBEFAO7MR&#10;RLoi6EjQCIIgoJ3ZCCJdEXQkaARBENDObASRrgg6EjSCIAhoZzaCSFcEHQkaQRAEtDMbQaQrgo4E&#10;jSAIAtqZjSDSFUFHgkYQBAHtzEYQ6YqgI0EjCIKAdmYjiHRF0JGgEQRBQDuzExXkarlcnpY3rvdu&#10;IAhoC3aaglwtzwojTkstLvLb8/YNBAFtw05SkLUJV4+ev35a3rh++Ky5gSCgrdirbaTR4yIhyM2T&#10;i1KQh89unpxVn541NxAEtBU7SUHWuXz0fG3K7flZc6P4+HYRg28npEhLEN9VbGIgyPo6ZO3FaXNj&#10;s1PRYdCRoGd+D9JcoyMIaAd2qoKU9x/1xUjnIRaCgDZnJyrIZeVHXl+bXzQ3EAS0FTtNQa6WaxN4&#10;mhe0IztJQbZP5/KLQtBu7CQFKV9oUqS8v+ClJqCd2EkKcjyKFUFHgkYQBAHtzEYQ6YqgI0EjCIKA&#10;dmYjiHRF0JGgEQRBQDuzEUS6IuhI0AiCIKCd2QgiXRF0JGgEQRDQzuwdQYwtQRClgJ4OjSAIAtqZ&#10;jSDSFUFHgkYQBAHtzEYQ6YqgI0EjCIKAdmYjiHRF0JGgEQRBQDuzEUS6IuhI0AiCIKCd2QgiXRF0&#10;JGhrQSxekIUgSgE9HRpBEAS0MxtBpCuCjgSNIAgC2pmNINIVQUeCRhAEAe3MRhDpiqAjQSMIgoB2&#10;ZiOIdEXQkaARBEFAO7MRRLoi6EjQCIIgoJ3ZCCJdEXQkaARBENDObASRrgg6EjSCIAhoZzaCSFcE&#10;HQkaQRAEtDMbQaQrgo4EjSAIAtqZjSDSFUFHgjZhd/VAEPeKoCNBIwiCgHZkI4h8RdCRoBEEQUA7&#10;shFEviLoSNAIgiCgHdkIIl8RdCToo+x9OxBEoCLoSNAIgiCgXdhzFoSQozkoiO9ShuEeBLQ6e873&#10;IIoVQUeCRhAEAe3CRhCViqAjQSMIgoB2YSOISkXQkaARBEFAu7ARRKUi6EjQCIIgoF3YCKJSEXQk&#10;aARBENAubARRqQg6EjSCIAhoFzaCqFQEHQkaQRAEtAsbQVQqgo4EjSAIAtqFjSAqFUFHgh4niJki&#10;CKIU0NOhEQRBQLuwEUSlIuhI0AiCIKBd2AiiUhF0JGgEQRDQLmwEUakIOhI0giAIaBc2gqhUBB0J&#10;GkEQBLQLG0FUKoKOBI0gCALahY0gKhVBR4JGEAQB7cJGEJWKoCNBIwiCgHZhI4hKRdCRoBEEQUC7&#10;sBFEpSLoSNAIgiCgXdgIolIRdCRoBEEQ0C5sBFGpCDoSNIIgCGgXNoKoVAQdCRpBEAS0CxtBVCqC&#10;jgSNIAgC2oWNICoVQUeCRhAEAe3CRhCViqAjQSMIgoB2YSOISkXQkaARBEFAu7DTFuTmo+fFx9vz&#10;ZZHT4tb15k8EAW3ITlqQ2/NHpSDXD5+tP79eXhTbGkMUK4KOBD1rQYr7i0qQq+pjnr9+etrWBUFA&#10;z1qQmydnazUuT5sNzUcEAW3ETliQ+r7j9dOfFpceZ6UaF3n5uAtBQBuzZyBIddVRPrwqL0E2n+Zv&#10;Fzn67YT0COK7llEMBVmnuPRoC1JG0WHQkaC5B2kEWV7wEAu0NXtegqwv0i8QBLQpewaCrI0obs7x&#10;ad7OUkbSejo0gmx+/fH66dksf1GIII7sGQiS55fLZXV9PsOXmiCIIzttQYajWDEYNII4shFEpWIw&#10;aARxZCOISsVg0AjiyO4RxMQRBFEKgkyHRhAE0UJ3EicaQRBEC91JnGgEQRAtdCdxohEEQbTQncSJ&#10;RhAE0UJ3EicaQWYvSLWU9XpG0no6NIIgCIK4sBFEpWIwaARxZCOISsVg0AjiyEYQlYrBoBHEkY0g&#10;KhWDQSOIIxtBVCoGg0YQRzaCqFQMBo0gjmwEUakYDBpBHNkIolIxGHRnPSNpPR0aQRAEQVzYCKJS&#10;MRg0gjiyEUSlYjDozpJG0no6NIIgCIK4sBFEpWIwaARxZCOISsVg0AjiyEYQlYohoKslRBBHNoKo&#10;VAwBjSASbARRqRgCGkEk2AiiUjEENIJIsBFEpWIIaASRYCOISkXv6HoJEcSRjSAqFb2jEUSIjSAq&#10;Fb2jEUSIjSAqFb2jEUSIjSAqFb2jEUSIjSAqFb2jEUSIjSAqFb2jEUSIjSAqFb2jEUSIjSAqFb2j&#10;EUSInYwgrx6/868I0gRBhNjpCPLxYrH4wRcIsg6CCLGTESTP7351f7E4+cGXCJIhiBg7IUGK/OlX&#10;9wpH3v8/BEEQIXZaghR5+Y/FQ613jO5GFCt6RyOIEDstQe6+fnexePPv7i9OPkQQBJFgJyRIZcfJ&#10;g/Lx1YvFW98iCIIIsJMR5K56aLV5pvfV4ze+QhAEcWb36xGdIK8en7zf3Gu8+qsfcg+CIO7shAS5&#10;M3zqCkGUEid6RoJ885vNncbX/2xw74Eg0okTPR9BmssOs+sPBJFOnOiZCPL79977yb2Tv3ivzE8W&#10;poKknGoJ6z/r+C4VX4YE8d3teLaC/PHeopUHht+v6LB3NPcgIuxU7kHybz7/9b2Tf/m8zBfGV+uK&#10;Fb2jEUSEnYwgxUX6L/7W8NocQVQSJ3o+goyIYkXvaAQRYSciSPkU7903n9f5DU/zHl7Z4FtPj56H&#10;IOUzu68eNxfpPM2LIELsRAQprz/ufvFeHdOLEcWK3tEIIsIeEuSoIuEIMjKKFb2jEUSEjSBKFb2j&#10;EUSEnZAgrx5/j3c12QZBRNgJCXJXvauJ+Ts2IIhw4kTPR5DyXU2qd2ww/3WhYkXvaAQRYSclSJGX&#10;nxSOGD/UUqzoHY0gIuzUBCnyP+/ye5AMQYTYyQlSvTGWyRs2IIh04kTPSpD1Wyuavm1cyoL0Lmje&#10;/hLnv2YnQQ9kLDslQco3/Vm8Y/PmvIoVPaMRRIidkCCvHi/e/MDuBe+KFT2jEUSInZIg/2T9tiaK&#10;FT2jEUSInZAgI6JY0TMaQYTYiQjCvwdpZ2hBt6uKICbsRATh34O0gyBy7EQE4d+DtDO8qAhiwz4y&#10;y+EZhiPIyChW9IlGEDl2QoLw1qN1EESOnZAgvPVoHQSRY6ciyLi3HlWs6BONIHLsVAThrUdbMVnS&#10;o4trn3AH4sBORRDeerQVBJFjJyMIbz26jcmiIogZOyFBRkSxok80gsix0xPk7n8RBEHE2EkJ8vLd&#10;N74q/y/PDxAEQYTYKQny3b3y+d27TxaLDxEEQWTYCQly9/HiR2tR5v5v0hFEjp2QIPwmvQ6CyLGT&#10;EuTkl9WNP95DEAQRYickSP7p+qFV8VDr+2Z+IIhowh2IAzslQcp/MfXmn983//dSCCKacAfiwE5J&#10;kPzus/IVWScPjH+hrljRJxpB5NhJCVLG4teECCJStkm4A3FgJydImZd/zUU6gsiw0xPk7sV9/j0I&#10;gkixUxPkT+VliPFViGJFn+iji2qyuPYJdyAO7LQEsX13XsWKPtEIIsdOSJDq/5cyf4oXQRDEgJ2M&#10;IC8/Ke88/tP4VSYIgiAm7EQEefXxonprd/OXYSEIgpiwUxHk8fr/t0WQMggix05EkPxF9V9LfYsg&#10;ZRBEjp2KIJsneN80fiEvgiCICTsdQfLNs7zVQy0EQRAZdlKC1L8nfN/01YqKFX2iEUSOnZggm7uR&#10;7eOsm4+el39cL5fL050bCIIgJuz0BCnvRv6sFuT2/NHzSouL4uZp6waCIIgRO0VBtinuL0pBXj8t&#10;lbh++Ky5gSAIYsY2mGH/IEMX5ObJ2VUpSPHn+rPmBoIgiBk7aUGKbAS5qB5unTU3io9vFzn67XHG&#10;WJDVynfV4GMwwYDHaChIeeVRenHa3NjsVXTYJ9pCEJm+64Q7EAe2wQT7xxjLPciMBKlXDEGE2LMQ&#10;5OBDLARBEAP2TARZX5tfNDcQBEHM2LMQZEZP8yKIMHsWgszoF4UIIsyehyDzeakJggizUxdkOIoV&#10;PaERRJiNIEoVPaERRJiNIEoVPaERRJiNIEoVPaERRJiNIEoVPaERRJiNIEoVPaERRJiNIEoVPaER&#10;RJiNIEoVPaERRJiNIEoVPaERRJiNIEoVPaERRJiNIEoVPaERRJiNIEoVPaERRJiNIEoVPaERRJiN&#10;IEoVPaERRJiNIEoVPaERRJiNIEoVPaERRJiNIEoVPaERRJiNIEoVPaERRJiNIEoVPaERRJiNIEoV&#10;PaERRJiNIEoVPaFHCCJmSZADcWUjiFJFT2gEEWYjiFJFT2gEEWYjiFJFT2gEEWYjiFJFT2gEEWYj&#10;iFJFT2gEEWYjiFJFT2gEEWYjiFJFT2gEEWYjiFJFT2gEEWYjiFJFT2hbQWpL/Lb2iUYQBEGQ8WwE&#10;UaroCY0gwmwEUaroCY0gwmynCSKIUhBkOjSCIAiCjGcjiFJFT2gEEWYjiFJFT2gEEWYjiFJFT2gE&#10;EWYjiFJFT2gEEWYjiFJFT2gEkWS7ThBBlIIg06ERBEEQZCQbQfQqekIjiCQbQfQqekIjiCQbQfQq&#10;ekIjiCQbQfQqekIjiCQbQfQqekIjiCQbQfQqekIjiCQbQfQqekIjiCQbQfQqekIjiCR79oKkl2Kx&#10;qg9W8V062EQ/Qe5BullxDyLIdp1g9PcgihU9oRFEko0gehU9oRFEko0gehU9oRFEko0gehU9oW3d&#10;kHQkyIE4sRFEr6InNIJIshFEr6InNIJIshFEr6InNIJIshFEr6InNIJIshFEr6InNIJIshFEr6In&#10;NIJIshFEr6InNIJIshFEr6InNIJIshFEr+L06NWYX6IjCIIgCIKMZCOIXsXp0QgizkYQvYrTo50E&#10;kVAktIG4sxFEr+L0aAQRZyOIXsXp0ePdQJCeIIhexenRCCLORhC9itOj3QVxtCS0gbiy7YZnhXYP&#10;glgHQYTZCIIgCIIgCIIg49hWwztoCYIoBUGmQyMIglhZMnFr72gEQRAEGcVGEAQ5LMhIUUIbiCsb&#10;QRAEQRAEQRBkHBtBEARBEARBEGQcG0EQBEFEBelagiBKQZDp0AiCIFaCtESZorV3tIggbUumqY0g&#10;1kEQYTaCIAiCIAiCIMg4NoIgCIIgCIKME2Wi1t7RCIIgCDKKjSAIgiAIgiAIMo6NIAiCIAiCIAgy&#10;jo0gCIIgCDITQST1QJAqCIIgCIIgCIIg49gIgiAIgiAIgiDj2AiCIAiCIAiCIOPYMxLk9nxZ5LS4&#10;db35E0EQ5Bh7RoJcP3y2ubG8KGxpDFGsODUaQcTZMxLk6tHz6s/XT0/buiQiyPbfOfl1JJiBCLFH&#10;CbIzuWgEudzcZ9w8OWs+Isix5dZtHQoaQco7jp8Wlx5npRoXeXlFgiAmy63bOhQ0guTrq47y4VV5&#10;CbL5NH+7iNm3h57VqvogHN9H5T/2EwtuclZP8xaXHm1Byig6PCGaexAdtv3EupOL5R5kI8jygodY&#10;Nsu9gRurEsxAhNj2E9uZnG5tLUHWF+kXCGKw3Bs4ghhPbGdyurVFBVkbcfXoOU/z2iz3Bo4gxhPb&#10;mZxubeFnsaqL9LNEf1GIIDps+4ntTE63tvBDrMvlsro+T/KlJgiiw7af2M7kdGvzYkXzCJvRWvBs&#10;voKMmldrbtq1EcQ8klLsLniGIFbzas1NuzaCmEdSit0FzxDEal6tuWnXRhDzSEqxu+AZgljNqzU3&#10;7doIYh5JKXYXvIZrtLYKgpi1bvYiSCtySnQXPEMQq3m15qZdG0HMI6dEd8EzBLGaV2tu2rURxDxy&#10;SvStuUZrqyCIWetmL4K0IudD35prtLYKgpi1bvYiSCtyPvStuUZrq0QhyHZoE9RGEPPIuNCz1p0l&#10;l2ttFQQxa93sRZBWZFzoWevOksu1tgqCmLVu9iJIKzIu9Kx1Z8nlWlsFQcxaN3sRpBUZF3rWurPk&#10;cq2tgiBmrZu9CNKKjAs9a91ZcrnWVkEQs9bNXgRpRcaFnrXuLLlca6sgiFnrZi+CtCLjQs9ad5Zc&#10;rrVVEMSsdbMXQVqRcaFnrTtLLtfaKghi1rrZKySI8drbV3QKgkyH1hCkHhmCKAVBpkMjSNqCSGhw&#10;ZK0RZMTQtGsjiGEkNDiy1ggyYmjatRHEMBIaHFlrBBkxNO3aCGIYCQ2OrDWCjBiadm0EMYyEBkfW&#10;GkFGDE27NoIYRkIDgyUXbm2bqATZjgxBlIIg06ERBEGcI97aNghi1rrZiyB1BE5/w9WWbG0bBDFr&#10;3exFkDoCp7/haku2tg2CmLVu9iJIHYHT33C1JVvbBkHMWjd7EaSOwOlvuNqSrW2DIGatm70IUkfg&#10;9DdfcLHWtkEQs9bNXgSpI3Dumy+4WGvbIIhZ62YvgtQROPfNF1ystW0QxKx1sxdB6gic++YLLtba&#10;Nghi1rrZiyB1BM598wUXa20bBDFr3eydVJCerwrjfHA/9S0WfPt3Ora2TXyCHBjbBK2bvQhSR2gh&#10;rVY66IEIsRXGNkHrZq93QYptYZwPQgtptdI9YwtjIEJshbFN0LrZiyCtIpOk83c6trYNgpi1bvaG&#10;KYjYPIIUZDuGnrEhyKGxTdq62YsgrSKTBEFGjm3S1s1eBGkVmSQIMnJsk7Zu9iJI3WKq7Auyd7QI&#10;cmhsk7Zu9iJI3WKqIMjIsU3autmrIUjv0Rw6zhWCpCyI4Niy3oek4q1bexGkbjFVEGTk2DIEOU6w&#10;DYJMh0YQBJFZ6RWCjBlbhiDHCbZBkOnQCDIsSPsTk68a2NZP0IrYOh5P+5DXtyY/2gkjOLbc9DTT&#10;CPcgk4V7kJFjyzonkNBJEvBDrPpsyVtbjhBsE64g2w8IYja2DEEQxK71iCCISevWXgTJJtVjT5Dt&#10;6m+PO2+mIx4EMWnd2osgGYIosgXHliEIgiBI/9iyJAXZHlrWPjO2+1ZzE2Sz3CtpQcy+HkFMWrf2&#10;IkiGIEJBkEFB9pZ555CGBNn/TgRBkL2JZQiCIAjSP7FsPoK0D/fgd+5sdBkFgowayLggCILILfcK&#10;QSwnliEIgiBI/8Sy6AVpHUb7OmO7a2UkSPesSVaQzpYMQYwmt0WrtW7tRZAMQYSCICaCdA5k58hW&#10;g4K0vmqPcKi7yRkRqiCHkjU/IBDk+KgQBEEQZGBU0QvSPuu3648g/ckQxGJUCIIgCDIwKgRBEAQZ&#10;GFWkghxb/+4ne1pkvYLszWMlIUinl89kCGIxKhdBdkaFIEdmlSGIUBBEXpCjX9UxqPcw+47v+Kx6&#10;q0ydnTbbB6A7NQePZD6CHPpB2pOd/YdOJAQ5Pj+rpVFLhiCWw2puDiRSQcy+ajvi/ePaOSPaOyyO&#10;3nAxpky2J8iOOXsebD89tHf/YQiCIAiCtHd3F3xwIG5BEARRT4YgVnPqHvCBAt1POt8UuSCdW53Z&#10;b4+5u9no6I2WYtpkpoJsf3y0j3sVlCCTjWwvnZ+d9acIkiFI5wi7Cz44ELcgiH9B2oe7SlGQnewL&#10;Un9uKch2s+JbbvkSpHNOdE6I9swQZLvZ6OgN+ngNgpjOaT6CHP2WTEKQ9jgDzrAgq10jtl+/OnSg&#10;mw8Oghz9pr33N5t4WFl7XqvdDj37MgQZWmvbPlMHQayGlSHICkFWCNI3rCxuQcYd8+Ft2d6pUw8j&#10;KUE2yfYE2bnVHJOlIMMnfAd09OuzXUGmz07rzpb9U2l7RAhycPW9reOIZAhikJ3WnS2pCtIzhx5B&#10;Nlu2x99/9NPVFUtmJciqfQrsff2qLcjqwInf+kvbGwdPpWbY2pPoyf7f3d6y3ytDkP6jn66uWDIE&#10;Gc7+393est8rS1SQnsPd7qm/oL1mfSdA7Gmf8Ks9QTa398+M/c29g+kKMiRNeILs7O35JgRBkIPf&#10;hCArBEEQBGn29nxTkoL0p3NxMi9B9jf3CrK3rX8wxoL00ifJ8IEiyCYIskKQZsvQ3nozgjSrl54g&#10;PRk+wIGHp0cE2fk0NEH2gyAHgiArBNkEQQ6kR5B64wzsOBp3QdpXxJEI0vslCIIgnSBI+0sQBEE6&#10;QZD2l8xUkDp5s3CbvQhifQpnezMc2BtZEARB9oIg28xPkL0gSDcIsg2CIMheEGQbRUGul8vlaWyC&#10;ELITPUGulxf57XljiO8D7Q+CkP6oCfL6aenG9cNnCEIijpogN0/Omo8IQiKOliAXxcfbcwQhkUdH&#10;kPISJN9chLxdxPLbJ0uwxQYTZ+tIa5u1dhEk5KS8ZsElzto6gnQfYoWalNcsuMRZW0uQ9UX6hXWf&#10;aZPymgWXOGvrCNJ9mpeQpOP6i0JCko7rS00ISTquL1YkJOkgCCEDiVSQ5nHe7gO+ns15frn+7PZ8&#10;uX5++srTo8Sbj56v//rjrS+XVX78B++trYYdTm2bYee9p0icgjTPFFwXC3Hz5HRvc+eZhJsn/1A9&#10;71YcffENeTONqXN7/qhcs6tiDa6XR1pfVl96e/7jP3hubTfsYGpbDbv/FIlSkOa55vUvLK+qQbQ2&#10;7z0XffXot9Xvb27P//Ln1fr9/O/9nGrLsup6XY61Xp9p+VV5lD5bWw47lNp2w+4/RaIUpHlJ8fYA&#10;yx8IzebuS47LIV2WPxeKG5flrzivTy89rFlRqFqo9a9Zi1NosPXmTCu+xHvr3GLYAdW2GHb/KRKp&#10;IJvXu1w9+t359pFks7n7ephyNNWLyIqjvy6/+vLCx5rl259keXMm9bZu/yj22dpy2KHUzq2G3X+K&#10;RClI84rJq2Xxk2F9b9ne3H1FZTme6rPiQ3nldvuzZ97X7GpzLdjber2m5WN+v60thx1K7dxq2P2n&#10;SOyClAde3/f3Hf36jnQzgtdPL8qrTd9rtnvZePBMWz8dtF4zj60thx1K7dxq2P2nSJSCbO/1q9Va&#10;H2z//efVes2K9S0HclU82DzLPa9Z8yPt6GOVPPfc2nLYodTOrYbdf4pEKsjmJcXXnTXbbN59yXH5&#10;lGNePoFRPvN4mt989LufPfO8ZpfbJetr3TnT/LW2G3YwtXObYQ+cIlEK0jxHtz7M6+Hn8Oolvaqe&#10;WCkeXf5bMQ2va3a1bP1rgSPPl+brM81fa7thB1M7txn2wCkSpSDb3/KUM3j99Ky7eee3QPWSFRuq&#10;bdVPFJ9rtn1yscrgb9zKeG5tNexwatsMe+AUiVOQ3RcMVD/Yqp8Bh15HsJ3Q5cN/r0fjdc02D3g3&#10;T833vmZj90zz2Npi2CHVNh/20CkSqSCETBMEIWQgCELIQBCEkIEgCCEDQRBCBoIghAwEQQLM3ceL&#10;Jm99+93iR74LzTgIEmAQJJwgSKh59fitb313IAgSbBAkiCBIqGkEKR9i3X38xn99tlg8yO8+KT5W&#10;279+d7F48wOvFecQBAk1XUH+prwi+aC6OimvSf57fYnywG/J9IMgoaYjyOKNL/MXxTX7l/nviwv3&#10;YuP3vsjzl+8uPvRcM/UgSKjpCvJhuenkl+XHN77KPy1vlbe/77Vk+kGQUNMRpBSieKD11VqQ7RPB&#10;XMnrBkFCTfca5Ku2IK8e14KUW4heECTUDAqyvkX0gyChZlCQ/FOuzqcJgoSaYUG+W5x8UGz4jwUX&#10;6bpBkFAzLEj+GZcgkwRBQs0RQfIX9xeLkwc8h6UcBCFkIAhCyEAQhJCBIAghA0EQQgaCIIQMBEEI&#10;GQiCEDIQBCFkIAhCyED+H7thP2GtSmEEAAAAAElFTkSuQmCCUEsBAi0AFAAGAAgAAAAhALGCZ7YK&#10;AQAAEwIAABMAAAAAAAAAAAAAAAAAAAAAAFtDb250ZW50X1R5cGVzXS54bWxQSwECLQAUAAYACAAA&#10;ACEAOP0h/9YAAACUAQAACwAAAAAAAAAAAAAAAAA7AQAAX3JlbHMvLnJlbHNQSwECLQAUAAYACAAA&#10;ACEAXjfilHEEAACwEAAADgAAAAAAAAAAAAAAAAA6AgAAZHJzL2Uyb0RvYy54bWxQSwECLQAUAAYA&#10;CAAAACEALmzwAMUAAAClAQAAGQAAAAAAAAAAAAAAAADXBgAAZHJzL19yZWxzL2Uyb0RvYy54bWwu&#10;cmVsc1BLAQItABQABgAIAAAAIQB5atsk4QAAAAsBAAAPAAAAAAAAAAAAAAAAANMHAABkcnMvZG93&#10;bnJldi54bWxQSwECLQAKAAAAAAAAACEAWrvb+mIeAABiHgAAFAAAAAAAAAAAAAAAAADhCAAAZHJz&#10;L21lZGlhL2ltYWdlMS5wbmdQSwECLQAKAAAAAAAAACEARCtsQRIfAAASHwAAFAAAAAAAAAAAAAAA&#10;AAB1JwAAZHJzL21lZGlhL2ltYWdlMi5wbmdQSwUGAAAAAAcABwC+AQAAuU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3" o:title=""/>
                  <v:path arrowok="t"/>
                </v:shape>
                <v:shape id="Picture 4" o:spid="_x0000_s1029"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4" o:title=""/>
                  <v:path arrowok="t"/>
                </v:shape>
                <v:shape id="Text Box 47" o:spid="_x0000_s1030"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153590" w:rsidRPr="00FE2BE1" w:rsidRDefault="00153590"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153590" w:rsidRPr="00FE2BE1" w:rsidRDefault="00153590"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48000"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153590" w:rsidRPr="00FE2BE1" w:rsidRDefault="00153590"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182.15pt;margin-top:394.25pt;width:81.55pt;height:35.25pt;rotation:180;flip:y;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153590" w:rsidRPr="00FE2BE1" w:rsidRDefault="00153590" w:rsidP="007C2A70">
                      <w:r w:rsidRPr="00FE2BE1">
                        <w:t>Time</w:t>
                      </w:r>
                    </w:p>
                  </w:txbxContent>
                </v:textbox>
              </v:shape>
            </w:pict>
          </mc:Fallback>
        </mc:AlternateContent>
      </w:r>
      <w:r w:rsidR="00FE2BE1">
        <w:br w:type="page"/>
      </w:r>
    </w:p>
    <w:p w14:paraId="799AB071" w14:textId="129D0AA7" w:rsidR="00C360C6" w:rsidRDefault="00C360C6">
      <w:pPr>
        <w:spacing w:line="240" w:lineRule="auto"/>
        <w:ind w:firstLine="0"/>
      </w:pPr>
    </w:p>
    <w:p w14:paraId="3E6FD776" w14:textId="72E0543E" w:rsidR="00C360C6" w:rsidRDefault="00D608CE" w:rsidP="00D608CE">
      <w:pPr>
        <w:spacing w:line="240" w:lineRule="auto"/>
      </w:pPr>
      <w:r>
        <w:rPr>
          <w:b/>
          <w:bCs/>
        </w:rPr>
        <w:t xml:space="preserve">Figure S2 </w:t>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p>
    <w:p w14:paraId="63A99FCF" w14:textId="576B36A2" w:rsidR="00C360C6" w:rsidRDefault="00C360C6">
      <w:pPr>
        <w:spacing w:line="240" w:lineRule="auto"/>
        <w:ind w:firstLine="0"/>
      </w:pPr>
    </w:p>
    <w:p w14:paraId="7D64AF26" w14:textId="30DCDA65" w:rsidR="00C360C6" w:rsidRDefault="00D608CE">
      <w:pPr>
        <w:spacing w:line="240" w:lineRule="auto"/>
        <w:ind w:firstLine="0"/>
      </w:pPr>
      <w:r w:rsidRPr="00FF5C01">
        <w:rPr>
          <w:rFonts w:ascii="Cambria" w:hAnsi="Cambria"/>
          <w:noProof/>
          <w:lang w:eastAsia="en-GB"/>
        </w:rPr>
        <w:drawing>
          <wp:anchor distT="0" distB="0" distL="114300" distR="114300" simplePos="0" relativeHeight="251673600" behindDoc="1" locked="0" layoutInCell="1" allowOverlap="1" wp14:anchorId="06CC8922" wp14:editId="23B316B5">
            <wp:simplePos x="0" y="0"/>
            <wp:positionH relativeFrom="column">
              <wp:posOffset>-43180</wp:posOffset>
            </wp:positionH>
            <wp:positionV relativeFrom="paragraph">
              <wp:posOffset>914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1AA034AD" w14:textId="131A8A97" w:rsidR="00C360C6" w:rsidRDefault="00C360C6">
      <w:pPr>
        <w:spacing w:line="240" w:lineRule="auto"/>
        <w:ind w:firstLine="0"/>
      </w:pPr>
    </w:p>
    <w:p w14:paraId="0F118BAB" w14:textId="2A7B5DCF" w:rsidR="00C360C6" w:rsidRDefault="00C360C6">
      <w:pPr>
        <w:spacing w:line="240" w:lineRule="auto"/>
        <w:ind w:firstLine="0"/>
      </w:pPr>
    </w:p>
    <w:p w14:paraId="5EE106BB" w14:textId="77777777" w:rsidR="00C360C6" w:rsidRDefault="00C360C6">
      <w:pPr>
        <w:spacing w:line="240" w:lineRule="auto"/>
        <w:ind w:firstLine="0"/>
      </w:pPr>
    </w:p>
    <w:p w14:paraId="79CC2718" w14:textId="77777777" w:rsidR="00C360C6" w:rsidRDefault="00C360C6">
      <w:pPr>
        <w:spacing w:line="240" w:lineRule="auto"/>
        <w:ind w:firstLine="0"/>
      </w:pPr>
    </w:p>
    <w:p w14:paraId="2804CAE4" w14:textId="77777777" w:rsidR="00C360C6" w:rsidRDefault="00C360C6">
      <w:pPr>
        <w:spacing w:line="240" w:lineRule="auto"/>
        <w:ind w:firstLine="0"/>
      </w:pPr>
    </w:p>
    <w:p w14:paraId="5AE85A61" w14:textId="77777777" w:rsidR="00C360C6" w:rsidRDefault="00C360C6">
      <w:pPr>
        <w:spacing w:line="240" w:lineRule="auto"/>
        <w:ind w:firstLine="0"/>
      </w:pPr>
    </w:p>
    <w:p w14:paraId="1EE01501" w14:textId="77777777" w:rsidR="00C360C6" w:rsidRDefault="00C360C6">
      <w:pPr>
        <w:spacing w:line="240" w:lineRule="auto"/>
        <w:ind w:firstLine="0"/>
      </w:pPr>
    </w:p>
    <w:p w14:paraId="15929212" w14:textId="77777777" w:rsidR="00C360C6" w:rsidRDefault="00C360C6">
      <w:pPr>
        <w:spacing w:line="240" w:lineRule="auto"/>
        <w:ind w:firstLine="0"/>
      </w:pPr>
    </w:p>
    <w:p w14:paraId="32FA73B0" w14:textId="77777777" w:rsidR="00C360C6" w:rsidRDefault="00C360C6">
      <w:pPr>
        <w:spacing w:line="240" w:lineRule="auto"/>
        <w:ind w:firstLine="0"/>
      </w:pPr>
    </w:p>
    <w:p w14:paraId="43F7ECCC" w14:textId="2C4B400D" w:rsidR="00D608CE" w:rsidRPr="00D608CE" w:rsidRDefault="00D608CE" w:rsidP="00D608CE">
      <w:pPr>
        <w:spacing w:line="240" w:lineRule="auto"/>
      </w:pPr>
      <w:r>
        <w:rPr>
          <w:b/>
          <w:bCs/>
        </w:rPr>
        <w:lastRenderedPageBreak/>
        <w:t xml:space="preserve">Figure S3 </w:t>
      </w:r>
      <w:r>
        <w:t>Percentage of hunts and total activity which fall in Morning, Midday, Evening and Night periods, and the percentage of bouts and total activity which spanned multiple time periods, and were therefore determined not to be hunts.</w:t>
      </w:r>
    </w:p>
    <w:p w14:paraId="4D34F4CA" w14:textId="421B6ACC" w:rsidR="00C360C6" w:rsidRDefault="00C360C6">
      <w:pPr>
        <w:spacing w:line="240" w:lineRule="auto"/>
        <w:ind w:firstLine="0"/>
      </w:pPr>
    </w:p>
    <w:p w14:paraId="039FB8A9" w14:textId="20FCE866" w:rsidR="00C360C6" w:rsidRDefault="00D608CE">
      <w:pPr>
        <w:spacing w:line="240" w:lineRule="auto"/>
        <w:ind w:firstLine="0"/>
      </w:pPr>
      <w:r>
        <w:rPr>
          <w:noProof/>
          <w:lang w:eastAsia="en-GB"/>
        </w:rPr>
        <w:drawing>
          <wp:anchor distT="0" distB="0" distL="114300" distR="114300" simplePos="0" relativeHeight="251670528" behindDoc="0" locked="0" layoutInCell="1" allowOverlap="1" wp14:anchorId="442856D8" wp14:editId="216C55FE">
            <wp:simplePos x="0" y="0"/>
            <wp:positionH relativeFrom="column">
              <wp:posOffset>-114300</wp:posOffset>
            </wp:positionH>
            <wp:positionV relativeFrom="paragraph">
              <wp:posOffset>6540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p>
    <w:p w14:paraId="217BE59E" w14:textId="77777777" w:rsidR="00C360C6" w:rsidRDefault="00C360C6">
      <w:pPr>
        <w:spacing w:line="240" w:lineRule="auto"/>
        <w:ind w:firstLine="0"/>
      </w:pPr>
    </w:p>
    <w:p w14:paraId="2924970C" w14:textId="77777777" w:rsidR="00C360C6" w:rsidRDefault="00C360C6">
      <w:pPr>
        <w:spacing w:line="240" w:lineRule="auto"/>
        <w:ind w:firstLine="0"/>
      </w:pPr>
    </w:p>
    <w:p w14:paraId="7BC3671F" w14:textId="77777777" w:rsidR="00C360C6" w:rsidRDefault="00C360C6">
      <w:pPr>
        <w:spacing w:line="240" w:lineRule="auto"/>
        <w:ind w:firstLine="0"/>
      </w:pPr>
    </w:p>
    <w:p w14:paraId="12580035" w14:textId="77777777" w:rsidR="00C360C6" w:rsidRDefault="00C360C6">
      <w:pPr>
        <w:spacing w:line="240" w:lineRule="auto"/>
        <w:ind w:firstLine="0"/>
      </w:pPr>
    </w:p>
    <w:p w14:paraId="550CB2F7" w14:textId="77777777" w:rsidR="00C360C6" w:rsidRDefault="00C360C6">
      <w:pPr>
        <w:spacing w:line="240" w:lineRule="auto"/>
        <w:ind w:firstLine="0"/>
      </w:pPr>
    </w:p>
    <w:p w14:paraId="633A9308" w14:textId="77777777" w:rsidR="00C360C6" w:rsidRDefault="00C360C6">
      <w:pPr>
        <w:spacing w:line="240" w:lineRule="auto"/>
        <w:ind w:firstLine="0"/>
      </w:pPr>
    </w:p>
    <w:p w14:paraId="592789EC" w14:textId="77777777" w:rsidR="00C360C6" w:rsidRDefault="00C360C6">
      <w:pPr>
        <w:spacing w:line="240" w:lineRule="auto"/>
        <w:ind w:firstLine="0"/>
      </w:pPr>
    </w:p>
    <w:p w14:paraId="5CE311C7" w14:textId="77777777" w:rsidR="00C360C6" w:rsidRDefault="00C360C6">
      <w:pPr>
        <w:spacing w:line="240" w:lineRule="auto"/>
        <w:ind w:firstLine="0"/>
      </w:pPr>
    </w:p>
    <w:p w14:paraId="0E2DE07A" w14:textId="77777777" w:rsidR="00C360C6" w:rsidRDefault="00C360C6">
      <w:pPr>
        <w:spacing w:line="240" w:lineRule="auto"/>
        <w:ind w:firstLine="0"/>
      </w:pPr>
    </w:p>
    <w:p w14:paraId="1109725A" w14:textId="77777777" w:rsidR="00C360C6" w:rsidRDefault="00C360C6">
      <w:pPr>
        <w:spacing w:line="240" w:lineRule="auto"/>
        <w:ind w:firstLine="0"/>
      </w:pPr>
    </w:p>
    <w:p w14:paraId="3274ABDB" w14:textId="77777777" w:rsidR="00C360C6" w:rsidRDefault="00C360C6">
      <w:pPr>
        <w:spacing w:line="240" w:lineRule="auto"/>
        <w:ind w:firstLine="0"/>
      </w:pPr>
    </w:p>
    <w:p w14:paraId="40F1BD23" w14:textId="77777777" w:rsidR="00C360C6" w:rsidRDefault="00C360C6">
      <w:pPr>
        <w:spacing w:line="240" w:lineRule="auto"/>
        <w:ind w:firstLine="0"/>
      </w:pPr>
    </w:p>
    <w:p w14:paraId="14F1B39F" w14:textId="3A246329" w:rsidR="00C360C6" w:rsidRDefault="00C360C6">
      <w:pPr>
        <w:spacing w:line="240" w:lineRule="auto"/>
        <w:ind w:firstLine="0"/>
      </w:pPr>
    </w:p>
    <w:p w14:paraId="3E062461" w14:textId="34BE5D67" w:rsidR="005310DD" w:rsidRDefault="005310DD">
      <w:pPr>
        <w:spacing w:line="240" w:lineRule="auto"/>
        <w:ind w:firstLine="0"/>
      </w:pPr>
      <w:r>
        <w:rPr>
          <w:noProof/>
          <w:lang w:eastAsia="en-GB"/>
        </w:rPr>
        <w:lastRenderedPageBreak/>
        <w:drawing>
          <wp:anchor distT="0" distB="0" distL="114300" distR="114300" simplePos="0" relativeHeight="25165209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Pr>
          <w:b/>
          <w:bCs/>
        </w:rPr>
        <w:t>igure S</w:t>
      </w:r>
      <w:r w:rsidR="00D608CE">
        <w:rPr>
          <w:b/>
          <w:bCs/>
        </w:rPr>
        <w:t>4</w:t>
      </w:r>
      <w:r>
        <w:rPr>
          <w:b/>
          <w:bCs/>
        </w:rPr>
        <w:t xml:space="preserve"> </w:t>
      </w:r>
      <w:r>
        <w:t>Distance to glades for wild dogs, impala and dikdik during morning, day, evening and night time periods.</w:t>
      </w:r>
      <w:r>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77777777"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77777777" w:rsidR="00D608CE" w:rsidRDefault="00D608CE"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p w14:paraId="00C2594B" w14:textId="77777777" w:rsidR="00D608CE" w:rsidRDefault="00D608CE" w:rsidP="002D202B">
      <w:pPr>
        <w:pStyle w:val="NoSpacing"/>
      </w:pPr>
    </w:p>
    <w:p w14:paraId="3AE84280" w14:textId="77777777" w:rsidR="00D608CE" w:rsidRDefault="00D608CE" w:rsidP="002D202B">
      <w:pPr>
        <w:pStyle w:val="NoSpacing"/>
      </w:pPr>
    </w:p>
    <w:p w14:paraId="7B4C0170" w14:textId="77777777" w:rsidR="00D608CE" w:rsidRDefault="00D608CE" w:rsidP="002D202B">
      <w:pPr>
        <w:pStyle w:val="NoSpacing"/>
      </w:pPr>
    </w:p>
    <w:p w14:paraId="2DE0224B" w14:textId="77777777" w:rsidR="00D608CE" w:rsidRDefault="00D608CE" w:rsidP="002D202B">
      <w:pPr>
        <w:pStyle w:val="NoSpacing"/>
      </w:pPr>
    </w:p>
    <w:p w14:paraId="0A9073C9" w14:textId="77777777" w:rsidR="00D608CE" w:rsidRDefault="00D608CE" w:rsidP="002D202B">
      <w:pPr>
        <w:pStyle w:val="NoSpacing"/>
      </w:pPr>
    </w:p>
    <w:p w14:paraId="62B6A602" w14:textId="77777777" w:rsidR="00D608CE" w:rsidRDefault="00D608CE" w:rsidP="002D202B">
      <w:pPr>
        <w:pStyle w:val="NoSpacing"/>
      </w:pPr>
    </w:p>
    <w:p w14:paraId="140B7937" w14:textId="77777777" w:rsidR="00D608CE" w:rsidRDefault="00D608CE" w:rsidP="002D202B">
      <w:pPr>
        <w:pStyle w:val="NoSpacing"/>
      </w:pPr>
    </w:p>
    <w:p w14:paraId="1735E855" w14:textId="77777777" w:rsidR="00D608CE" w:rsidRDefault="00D608CE" w:rsidP="002D202B">
      <w:pPr>
        <w:pStyle w:val="NoSpacing"/>
      </w:pPr>
    </w:p>
    <w:p w14:paraId="0A1EC4F2" w14:textId="77777777" w:rsidR="00D608CE" w:rsidRDefault="00D608CE" w:rsidP="002D202B">
      <w:pPr>
        <w:pStyle w:val="NoSpacing"/>
      </w:pPr>
    </w:p>
    <w:p w14:paraId="59763701" w14:textId="77777777" w:rsidR="00D608CE" w:rsidRDefault="00D608CE" w:rsidP="002D202B">
      <w:pPr>
        <w:pStyle w:val="NoSpacing"/>
      </w:pPr>
    </w:p>
    <w:p w14:paraId="2728F8F5" w14:textId="77777777" w:rsidR="00D608CE" w:rsidRDefault="00D608CE" w:rsidP="002D202B">
      <w:pPr>
        <w:pStyle w:val="NoSpacing"/>
      </w:pPr>
    </w:p>
    <w:p w14:paraId="69E38F71" w14:textId="77777777" w:rsidR="00D608CE" w:rsidRDefault="00D608CE" w:rsidP="002D202B">
      <w:pPr>
        <w:pStyle w:val="NoSpacing"/>
      </w:pPr>
    </w:p>
    <w:p w14:paraId="5A02C3FB" w14:textId="77777777" w:rsidR="00D608CE" w:rsidRDefault="00D608CE" w:rsidP="002D202B">
      <w:pPr>
        <w:pStyle w:val="NoSpacing"/>
      </w:pPr>
    </w:p>
    <w:p w14:paraId="37255D89" w14:textId="77777777" w:rsidR="00D608CE" w:rsidRDefault="00D608CE" w:rsidP="002D202B">
      <w:pPr>
        <w:pStyle w:val="NoSpacing"/>
      </w:pPr>
    </w:p>
    <w:p w14:paraId="2F821315" w14:textId="77777777" w:rsidR="00D608CE" w:rsidRDefault="00D608CE" w:rsidP="002D202B">
      <w:pPr>
        <w:pStyle w:val="NoSpacing"/>
      </w:pPr>
    </w:p>
    <w:p w14:paraId="2C22DCF4" w14:textId="77777777" w:rsidR="00D608CE" w:rsidRDefault="00D608CE" w:rsidP="002D202B">
      <w:pPr>
        <w:pStyle w:val="NoSpacing"/>
      </w:pPr>
    </w:p>
    <w:p w14:paraId="50834BB0" w14:textId="77777777" w:rsidR="00D608CE" w:rsidRDefault="00D608CE" w:rsidP="002D202B">
      <w:pPr>
        <w:pStyle w:val="NoSpacing"/>
      </w:pPr>
    </w:p>
    <w:p w14:paraId="57FB90FA" w14:textId="77777777" w:rsidR="00D608CE" w:rsidRDefault="00D608CE" w:rsidP="002D202B">
      <w:pPr>
        <w:pStyle w:val="NoSpacing"/>
      </w:pPr>
    </w:p>
    <w:p w14:paraId="68F5B231" w14:textId="77777777" w:rsidR="00D608CE" w:rsidRDefault="00D608CE" w:rsidP="002D202B">
      <w:pPr>
        <w:pStyle w:val="NoSpacing"/>
      </w:pPr>
    </w:p>
    <w:tbl>
      <w:tblPr>
        <w:tblStyle w:val="TableGrid"/>
        <w:tblW w:w="0" w:type="auto"/>
        <w:tblInd w:w="0" w:type="dxa"/>
        <w:tblLayout w:type="fixed"/>
        <w:tblLook w:val="04A0" w:firstRow="1" w:lastRow="0" w:firstColumn="1" w:lastColumn="0" w:noHBand="0" w:noVBand="1"/>
      </w:tblPr>
      <w:tblGrid>
        <w:gridCol w:w="1951"/>
        <w:gridCol w:w="2693"/>
        <w:gridCol w:w="2410"/>
        <w:gridCol w:w="2126"/>
      </w:tblGrid>
      <w:tr w:rsidR="00B660D9" w14:paraId="391A78E7" w14:textId="77777777" w:rsidTr="00B660D9">
        <w:tc>
          <w:tcPr>
            <w:tcW w:w="9180" w:type="dxa"/>
            <w:gridSpan w:val="4"/>
            <w:tcBorders>
              <w:top w:val="nil"/>
              <w:left w:val="nil"/>
              <w:bottom w:val="single" w:sz="18" w:space="0" w:color="auto"/>
              <w:right w:val="nil"/>
            </w:tcBorders>
          </w:tcPr>
          <w:p w14:paraId="730C475C" w14:textId="6866CC4A" w:rsidR="00B660D9" w:rsidRPr="00B660D9" w:rsidRDefault="00B660D9" w:rsidP="004C1984">
            <w:pPr>
              <w:spacing w:line="240" w:lineRule="auto"/>
              <w:ind w:firstLine="0"/>
              <w:rPr>
                <w:sz w:val="23"/>
                <w:szCs w:val="23"/>
              </w:rPr>
            </w:pPr>
            <w:r w:rsidRPr="00B660D9">
              <w:rPr>
                <w:b/>
                <w:sz w:val="23"/>
                <w:szCs w:val="23"/>
              </w:rPr>
              <w:lastRenderedPageBreak/>
              <w:t>Table S2</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3F0B92">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410"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2126"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3F0B92">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410" w:type="dxa"/>
            <w:tcBorders>
              <w:top w:val="single" w:sz="18" w:space="0" w:color="auto"/>
              <w:left w:val="nil"/>
              <w:right w:val="nil"/>
            </w:tcBorders>
          </w:tcPr>
          <w:p w14:paraId="33B505A1" w14:textId="62568789" w:rsidR="00B660D9" w:rsidRDefault="00B660D9" w:rsidP="004C1984">
            <w:pPr>
              <w:spacing w:line="240" w:lineRule="auto"/>
              <w:ind w:firstLine="0"/>
            </w:pPr>
            <w:r>
              <w:t>Wild dogs are more active during the denning period</w:t>
            </w:r>
          </w:p>
        </w:tc>
        <w:tc>
          <w:tcPr>
            <w:tcW w:w="2126" w:type="dxa"/>
            <w:tcBorders>
              <w:top w:val="single" w:sz="18" w:space="0" w:color="auto"/>
              <w:left w:val="nil"/>
              <w:right w:val="nil"/>
            </w:tcBorders>
          </w:tcPr>
          <w:p w14:paraId="42A5B54C" w14:textId="1E6B7038" w:rsidR="00B660D9" w:rsidRDefault="00B660D9" w:rsidP="004C1984">
            <w:pPr>
              <w:spacing w:line="240" w:lineRule="auto"/>
              <w:ind w:firstLine="0"/>
            </w:pPr>
            <w:r>
              <w:t>(Woodroffe, Groom and McNutt 2017, Rabaiotti and Woodroffe 2019)</w:t>
            </w:r>
          </w:p>
        </w:tc>
      </w:tr>
      <w:tr w:rsidR="00B660D9" w14:paraId="1D629BB1" w14:textId="77777777" w:rsidTr="003F0B92">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0398E6A5" w:rsidR="00B660D9" w:rsidRDefault="00B660D9" w:rsidP="004C1984">
            <w:pPr>
              <w:spacing w:line="240" w:lineRule="auto"/>
              <w:ind w:firstLine="0"/>
            </w:pPr>
            <w:r>
              <w:t>Both</w:t>
            </w:r>
          </w:p>
        </w:tc>
        <w:tc>
          <w:tcPr>
            <w:tcW w:w="2410" w:type="dxa"/>
            <w:tcBorders>
              <w:left w:val="nil"/>
              <w:right w:val="nil"/>
            </w:tcBorders>
          </w:tcPr>
          <w:p w14:paraId="33D20B47" w14:textId="333D9BC8" w:rsidR="00B660D9" w:rsidRDefault="00B660D9" w:rsidP="003F0B92">
            <w:pPr>
              <w:spacing w:line="240" w:lineRule="auto"/>
              <w:ind w:firstLine="0"/>
            </w:pPr>
            <w:r>
              <w:t>Rainfall mitigate</w:t>
            </w:r>
            <w:r w:rsidR="003F0B92">
              <w:t>s</w:t>
            </w:r>
            <w:r>
              <w:t xml:space="preserve"> the impact of high temperatures on activity levels</w:t>
            </w:r>
          </w:p>
        </w:tc>
        <w:tc>
          <w:tcPr>
            <w:tcW w:w="2126" w:type="dxa"/>
            <w:tcBorders>
              <w:left w:val="nil"/>
              <w:right w:val="nil"/>
            </w:tcBorders>
          </w:tcPr>
          <w:p w14:paraId="1C07760A" w14:textId="127F8D82" w:rsidR="00B660D9" w:rsidRDefault="00B660D9" w:rsidP="004C1984">
            <w:pPr>
              <w:spacing w:line="240" w:lineRule="auto"/>
              <w:ind w:firstLine="0"/>
            </w:pPr>
            <w:r>
              <w:t>(Rabaiotti and Woodroffe 2019)</w:t>
            </w:r>
          </w:p>
        </w:tc>
      </w:tr>
      <w:tr w:rsidR="00B660D9" w14:paraId="413ACC53" w14:textId="77777777" w:rsidTr="003F0B92">
        <w:tc>
          <w:tcPr>
            <w:tcW w:w="1951" w:type="dxa"/>
            <w:tcBorders>
              <w:left w:val="nil"/>
              <w:right w:val="nil"/>
            </w:tcBorders>
          </w:tcPr>
          <w:p w14:paraId="00E9BA27" w14:textId="239A315D" w:rsidR="00B660D9" w:rsidRDefault="00B660D9"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142FD101" w:rsidR="00B660D9" w:rsidRDefault="00B660D9" w:rsidP="00B660D9">
            <w:pPr>
              <w:spacing w:line="240" w:lineRule="auto"/>
              <w:ind w:firstLine="0"/>
            </w:pPr>
            <w:r>
              <w:t>Both (Moonlight the previous night was used in morning models, and the following night in evening models)</w:t>
            </w:r>
          </w:p>
        </w:tc>
        <w:tc>
          <w:tcPr>
            <w:tcW w:w="2410" w:type="dxa"/>
            <w:tcBorders>
              <w:left w:val="nil"/>
              <w:right w:val="nil"/>
            </w:tcBorders>
          </w:tcPr>
          <w:p w14:paraId="3DCEEF50" w14:textId="7681417C" w:rsidR="00B660D9" w:rsidRDefault="00B660D9" w:rsidP="004C1984">
            <w:pPr>
              <w:spacing w:line="240" w:lineRule="auto"/>
              <w:ind w:firstLine="0"/>
            </w:pPr>
            <w:r>
              <w:t>Wild dogs are more active on moonlit nights</w:t>
            </w:r>
          </w:p>
        </w:tc>
        <w:tc>
          <w:tcPr>
            <w:tcW w:w="2126" w:type="dxa"/>
            <w:tcBorders>
              <w:left w:val="nil"/>
              <w:right w:val="nil"/>
            </w:tcBorders>
          </w:tcPr>
          <w:p w14:paraId="46BFA571" w14:textId="4136AD0B"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12581738" w14:textId="77777777" w:rsidTr="003F0B92">
        <w:tc>
          <w:tcPr>
            <w:tcW w:w="1951" w:type="dxa"/>
            <w:tcBorders>
              <w:left w:val="nil"/>
              <w:bottom w:val="single" w:sz="4" w:space="0" w:color="auto"/>
              <w:right w:val="nil"/>
            </w:tcBorders>
          </w:tcPr>
          <w:p w14:paraId="0DA713D0" w14:textId="47AD2329" w:rsidR="00B660D9" w:rsidRDefault="00B660D9"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B660D9" w:rsidRDefault="00B660D9" w:rsidP="004C1984">
            <w:pPr>
              <w:spacing w:line="240" w:lineRule="auto"/>
              <w:ind w:firstLine="0"/>
            </w:pPr>
            <w:r>
              <w:t>Night</w:t>
            </w:r>
          </w:p>
        </w:tc>
        <w:tc>
          <w:tcPr>
            <w:tcW w:w="2410" w:type="dxa"/>
            <w:tcBorders>
              <w:left w:val="nil"/>
              <w:bottom w:val="single" w:sz="4" w:space="0" w:color="auto"/>
              <w:right w:val="nil"/>
            </w:tcBorders>
          </w:tcPr>
          <w:p w14:paraId="3DD12256" w14:textId="2D6C88F9" w:rsidR="00B660D9" w:rsidRDefault="00B660D9" w:rsidP="004C1984">
            <w:pPr>
              <w:spacing w:line="240" w:lineRule="auto"/>
              <w:ind w:firstLine="0"/>
            </w:pPr>
            <w:r>
              <w:t>Wild dogs are more active on moonlit nights</w:t>
            </w:r>
          </w:p>
        </w:tc>
        <w:tc>
          <w:tcPr>
            <w:tcW w:w="2126" w:type="dxa"/>
            <w:tcBorders>
              <w:left w:val="nil"/>
              <w:bottom w:val="single" w:sz="4" w:space="0" w:color="auto"/>
              <w:right w:val="nil"/>
            </w:tcBorders>
          </w:tcPr>
          <w:p w14:paraId="1B1F143D" w14:textId="4222DF95"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r w:rsidR="00B660D9" w14:paraId="237B5996" w14:textId="77777777" w:rsidTr="003F0B92">
        <w:tc>
          <w:tcPr>
            <w:tcW w:w="1951" w:type="dxa"/>
            <w:tcBorders>
              <w:left w:val="nil"/>
              <w:bottom w:val="single" w:sz="18" w:space="0" w:color="auto"/>
              <w:right w:val="nil"/>
            </w:tcBorders>
          </w:tcPr>
          <w:p w14:paraId="2C9ADC0D" w14:textId="342D609A" w:rsidR="00B660D9" w:rsidRDefault="00B660D9"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B660D9" w:rsidRDefault="00B660D9" w:rsidP="004C1984">
            <w:pPr>
              <w:spacing w:line="240" w:lineRule="auto"/>
              <w:ind w:firstLine="0"/>
            </w:pPr>
            <w:r>
              <w:t>Night</w:t>
            </w:r>
          </w:p>
        </w:tc>
        <w:tc>
          <w:tcPr>
            <w:tcW w:w="2410" w:type="dxa"/>
            <w:tcBorders>
              <w:left w:val="nil"/>
              <w:bottom w:val="single" w:sz="18" w:space="0" w:color="auto"/>
              <w:right w:val="nil"/>
            </w:tcBorders>
          </w:tcPr>
          <w:p w14:paraId="1C6EE4C9" w14:textId="37CF8F86" w:rsidR="00B660D9" w:rsidRDefault="00B660D9" w:rsidP="004C1984">
            <w:pPr>
              <w:spacing w:line="240" w:lineRule="auto"/>
              <w:ind w:firstLine="0"/>
            </w:pPr>
            <w:r>
              <w:t>Wild dogs are more active on moonlit nights</w:t>
            </w:r>
          </w:p>
        </w:tc>
        <w:tc>
          <w:tcPr>
            <w:tcW w:w="2126" w:type="dxa"/>
            <w:tcBorders>
              <w:left w:val="nil"/>
              <w:bottom w:val="single" w:sz="18" w:space="0" w:color="auto"/>
              <w:right w:val="nil"/>
            </w:tcBorders>
          </w:tcPr>
          <w:p w14:paraId="654BAEBC" w14:textId="4EE83217" w:rsidR="00B660D9" w:rsidRDefault="00B660D9" w:rsidP="004C198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p>
        </w:tc>
      </w:tr>
    </w:tbl>
    <w:p w14:paraId="36A0BDD7" w14:textId="77777777" w:rsidR="001C215E" w:rsidRDefault="001C215E" w:rsidP="007C2A70"/>
    <w:p w14:paraId="34C1E6CE" w14:textId="77777777" w:rsidR="00D608CE" w:rsidRDefault="00D608CE" w:rsidP="007C2A70"/>
    <w:p w14:paraId="0DC040FC" w14:textId="77777777" w:rsidR="00D608CE" w:rsidRDefault="00D608CE" w:rsidP="007C2A70"/>
    <w:p w14:paraId="2389B65A" w14:textId="77777777" w:rsidR="00D608CE" w:rsidRDefault="00D608CE" w:rsidP="007C2A70"/>
    <w:p w14:paraId="75255403" w14:textId="77777777" w:rsidR="00D608CE" w:rsidRDefault="00D608CE" w:rsidP="007C2A70"/>
    <w:p w14:paraId="3414F592" w14:textId="77777777" w:rsidR="00D608CE" w:rsidRDefault="00D608CE" w:rsidP="007C2A70"/>
    <w:p w14:paraId="231DACE5" w14:textId="77777777" w:rsidR="00D608CE" w:rsidRDefault="00D608CE" w:rsidP="007C2A70"/>
    <w:p w14:paraId="447E9246" w14:textId="77777777" w:rsidR="00D608CE" w:rsidRDefault="00D608CE" w:rsidP="007C2A70"/>
    <w:p w14:paraId="46BE7367" w14:textId="77777777" w:rsidR="00D608CE" w:rsidRDefault="00D608CE" w:rsidP="007C2A70"/>
    <w:p w14:paraId="135E0672" w14:textId="77777777" w:rsidR="00D608CE" w:rsidRDefault="00D608CE" w:rsidP="007C2A70"/>
    <w:p w14:paraId="1929F698" w14:textId="77777777" w:rsidR="00D608CE" w:rsidRDefault="00D608CE" w:rsidP="007C2A70"/>
    <w:p w14:paraId="79E5DB04" w14:textId="77777777" w:rsidR="00D608CE" w:rsidRDefault="00D608CE" w:rsidP="007C2A70"/>
    <w:p w14:paraId="02101255" w14:textId="77777777" w:rsidR="00D608CE" w:rsidRDefault="00D608CE" w:rsidP="007C2A70"/>
    <w:p w14:paraId="6C64EA4B" w14:textId="77777777" w:rsidR="00D608CE" w:rsidRDefault="00D608CE" w:rsidP="007C2A70"/>
    <w:p w14:paraId="780FF6E3" w14:textId="2D497D9C" w:rsidR="00BF33EC" w:rsidRPr="0050086D" w:rsidRDefault="00BF33EC" w:rsidP="002D202B">
      <w:pPr>
        <w:pStyle w:val="NoSpacing"/>
      </w:pPr>
      <w:r w:rsidRPr="0050086D">
        <w:rPr>
          <w:b/>
          <w:bCs/>
        </w:rPr>
        <w:lastRenderedPageBreak/>
        <w:t xml:space="preserve">Table </w:t>
      </w:r>
      <w:r>
        <w:rPr>
          <w:b/>
          <w:bCs/>
        </w:rPr>
        <w:t>S</w:t>
      </w:r>
      <w:r w:rsidR="003F0B92">
        <w:rPr>
          <w:b/>
          <w:bCs/>
        </w:rPr>
        <w:t>3</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665E1E40" w:rsidR="00755916" w:rsidRPr="0050086D" w:rsidRDefault="00755916" w:rsidP="002D202B">
      <w:pPr>
        <w:pStyle w:val="NoSpacing"/>
      </w:pPr>
      <w:r w:rsidRPr="0050086D">
        <w:rPr>
          <w:b/>
          <w:bCs/>
        </w:rPr>
        <w:lastRenderedPageBreak/>
        <w:t xml:space="preserve">Table </w:t>
      </w:r>
      <w:r>
        <w:rPr>
          <w:b/>
          <w:bCs/>
        </w:rPr>
        <w:t>S</w:t>
      </w:r>
      <w:r w:rsidR="003F0B92">
        <w:rPr>
          <w:b/>
          <w:bCs/>
        </w:rPr>
        <w:t>4</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0605D3A7" w:rsidR="00535032" w:rsidRPr="0050086D" w:rsidRDefault="00535032" w:rsidP="002D202B">
      <w:pPr>
        <w:pStyle w:val="NoSpacing"/>
      </w:pPr>
      <w:r w:rsidRPr="0050086D">
        <w:rPr>
          <w:b/>
          <w:bCs/>
        </w:rPr>
        <w:lastRenderedPageBreak/>
        <w:t xml:space="preserve">Table </w:t>
      </w:r>
      <w:r>
        <w:rPr>
          <w:b/>
          <w:bCs/>
        </w:rPr>
        <w:t>S</w:t>
      </w:r>
      <w:r w:rsidR="003F0B92">
        <w:rPr>
          <w:b/>
          <w:bCs/>
        </w:rPr>
        <w:t>5</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D6A84B" w14:textId="77777777" w:rsidR="00D54435" w:rsidRDefault="00D54435" w:rsidP="007C2A70">
      <w:r>
        <w:separator/>
      </w:r>
    </w:p>
  </w:endnote>
  <w:endnote w:type="continuationSeparator" w:id="0">
    <w:p w14:paraId="08EE3113" w14:textId="77777777" w:rsidR="00D54435" w:rsidRDefault="00D54435"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153590" w:rsidRDefault="00153590"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153590" w:rsidRDefault="00153590"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153590" w:rsidRPr="00C90548" w:rsidRDefault="00153590"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F77CAD">
          <w:rPr>
            <w:rStyle w:val="PageNumber"/>
            <w:rFonts w:ascii="Cambria" w:hAnsi="Cambria"/>
            <w:noProof/>
            <w:sz w:val="24"/>
            <w:szCs w:val="24"/>
          </w:rPr>
          <w:t>27</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153590" w:rsidRPr="00670977" w:rsidRDefault="00153590"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153590" w:rsidRDefault="001535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AC5349" w14:textId="77777777" w:rsidR="00D54435" w:rsidRDefault="00D54435" w:rsidP="007C2A70">
      <w:r>
        <w:separator/>
      </w:r>
    </w:p>
  </w:footnote>
  <w:footnote w:type="continuationSeparator" w:id="0">
    <w:p w14:paraId="52859A20" w14:textId="77777777" w:rsidR="00D54435" w:rsidRDefault="00D54435"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153590" w:rsidRDefault="0015359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153590" w:rsidRDefault="0015359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153590" w:rsidRDefault="0015359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1701"/>
    <w:rsid w:val="000336ED"/>
    <w:rsid w:val="000425E6"/>
    <w:rsid w:val="00044D37"/>
    <w:rsid w:val="00045B42"/>
    <w:rsid w:val="00055821"/>
    <w:rsid w:val="000624DC"/>
    <w:rsid w:val="00063647"/>
    <w:rsid w:val="00063D4C"/>
    <w:rsid w:val="000648A9"/>
    <w:rsid w:val="00075829"/>
    <w:rsid w:val="000764CD"/>
    <w:rsid w:val="00086E76"/>
    <w:rsid w:val="00087A2C"/>
    <w:rsid w:val="00093D10"/>
    <w:rsid w:val="00094E95"/>
    <w:rsid w:val="00097B03"/>
    <w:rsid w:val="000A0C30"/>
    <w:rsid w:val="000A1855"/>
    <w:rsid w:val="000A247C"/>
    <w:rsid w:val="000B47E4"/>
    <w:rsid w:val="000B586C"/>
    <w:rsid w:val="000C22F8"/>
    <w:rsid w:val="000C44D5"/>
    <w:rsid w:val="000D5154"/>
    <w:rsid w:val="000E38A8"/>
    <w:rsid w:val="000E6A08"/>
    <w:rsid w:val="000E6B71"/>
    <w:rsid w:val="000E7D60"/>
    <w:rsid w:val="000F0C8A"/>
    <w:rsid w:val="000F105C"/>
    <w:rsid w:val="000F39DB"/>
    <w:rsid w:val="000F3F52"/>
    <w:rsid w:val="000F5A23"/>
    <w:rsid w:val="000F6D55"/>
    <w:rsid w:val="00104CED"/>
    <w:rsid w:val="00105F5B"/>
    <w:rsid w:val="001066A4"/>
    <w:rsid w:val="00106F22"/>
    <w:rsid w:val="00110852"/>
    <w:rsid w:val="00112547"/>
    <w:rsid w:val="00112E61"/>
    <w:rsid w:val="00115CEB"/>
    <w:rsid w:val="001202E3"/>
    <w:rsid w:val="00120528"/>
    <w:rsid w:val="00122C05"/>
    <w:rsid w:val="0012339C"/>
    <w:rsid w:val="00124253"/>
    <w:rsid w:val="00126FFE"/>
    <w:rsid w:val="001366CB"/>
    <w:rsid w:val="00140E38"/>
    <w:rsid w:val="0014566C"/>
    <w:rsid w:val="00147E09"/>
    <w:rsid w:val="00153590"/>
    <w:rsid w:val="001535F8"/>
    <w:rsid w:val="00167FC8"/>
    <w:rsid w:val="00174B22"/>
    <w:rsid w:val="0018005C"/>
    <w:rsid w:val="00187264"/>
    <w:rsid w:val="001A0A0B"/>
    <w:rsid w:val="001A4477"/>
    <w:rsid w:val="001A46EE"/>
    <w:rsid w:val="001B0120"/>
    <w:rsid w:val="001B144E"/>
    <w:rsid w:val="001B4A5B"/>
    <w:rsid w:val="001C215E"/>
    <w:rsid w:val="001C53E1"/>
    <w:rsid w:val="001C7C81"/>
    <w:rsid w:val="001C7EDD"/>
    <w:rsid w:val="001D233D"/>
    <w:rsid w:val="001E2783"/>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5E64"/>
    <w:rsid w:val="00234F57"/>
    <w:rsid w:val="00235153"/>
    <w:rsid w:val="002409FE"/>
    <w:rsid w:val="002434EF"/>
    <w:rsid w:val="0024690A"/>
    <w:rsid w:val="00252C28"/>
    <w:rsid w:val="00254E3D"/>
    <w:rsid w:val="00257916"/>
    <w:rsid w:val="0026143A"/>
    <w:rsid w:val="00262577"/>
    <w:rsid w:val="002642BE"/>
    <w:rsid w:val="002660FD"/>
    <w:rsid w:val="00270F05"/>
    <w:rsid w:val="0028705B"/>
    <w:rsid w:val="00287220"/>
    <w:rsid w:val="002909D0"/>
    <w:rsid w:val="00296182"/>
    <w:rsid w:val="00296887"/>
    <w:rsid w:val="00297182"/>
    <w:rsid w:val="002B4E74"/>
    <w:rsid w:val="002B702C"/>
    <w:rsid w:val="002C1AB9"/>
    <w:rsid w:val="002D202B"/>
    <w:rsid w:val="002D55DC"/>
    <w:rsid w:val="002D699A"/>
    <w:rsid w:val="002E6926"/>
    <w:rsid w:val="002F0530"/>
    <w:rsid w:val="002F53C0"/>
    <w:rsid w:val="00301111"/>
    <w:rsid w:val="00303290"/>
    <w:rsid w:val="00304402"/>
    <w:rsid w:val="003051E8"/>
    <w:rsid w:val="00324932"/>
    <w:rsid w:val="00326A27"/>
    <w:rsid w:val="00326E8D"/>
    <w:rsid w:val="003275C6"/>
    <w:rsid w:val="00334450"/>
    <w:rsid w:val="00342165"/>
    <w:rsid w:val="00343365"/>
    <w:rsid w:val="00343B13"/>
    <w:rsid w:val="00346098"/>
    <w:rsid w:val="00353270"/>
    <w:rsid w:val="003568E3"/>
    <w:rsid w:val="0036407B"/>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C7D90"/>
    <w:rsid w:val="003E42EE"/>
    <w:rsid w:val="003E620B"/>
    <w:rsid w:val="003F04E7"/>
    <w:rsid w:val="003F0922"/>
    <w:rsid w:val="003F0B92"/>
    <w:rsid w:val="003F49CA"/>
    <w:rsid w:val="00402E59"/>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27E"/>
    <w:rsid w:val="00451839"/>
    <w:rsid w:val="004520C6"/>
    <w:rsid w:val="004524F8"/>
    <w:rsid w:val="0045436F"/>
    <w:rsid w:val="00457800"/>
    <w:rsid w:val="004839B0"/>
    <w:rsid w:val="004875C8"/>
    <w:rsid w:val="00492AEA"/>
    <w:rsid w:val="004A6791"/>
    <w:rsid w:val="004B6878"/>
    <w:rsid w:val="004C064F"/>
    <w:rsid w:val="004C1984"/>
    <w:rsid w:val="004C3D17"/>
    <w:rsid w:val="004C6BE2"/>
    <w:rsid w:val="004D13CE"/>
    <w:rsid w:val="004D562B"/>
    <w:rsid w:val="004D73D3"/>
    <w:rsid w:val="004E395B"/>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578AA"/>
    <w:rsid w:val="00562A6C"/>
    <w:rsid w:val="00570C82"/>
    <w:rsid w:val="00572195"/>
    <w:rsid w:val="0057577E"/>
    <w:rsid w:val="0057674A"/>
    <w:rsid w:val="0058258A"/>
    <w:rsid w:val="0059137A"/>
    <w:rsid w:val="005A64E5"/>
    <w:rsid w:val="005A6ED8"/>
    <w:rsid w:val="005A7E4A"/>
    <w:rsid w:val="005B2A48"/>
    <w:rsid w:val="005C37FD"/>
    <w:rsid w:val="005C5674"/>
    <w:rsid w:val="005D098C"/>
    <w:rsid w:val="005D10C7"/>
    <w:rsid w:val="005D2FC9"/>
    <w:rsid w:val="005D63BE"/>
    <w:rsid w:val="005D7FAE"/>
    <w:rsid w:val="005E0C07"/>
    <w:rsid w:val="005E452E"/>
    <w:rsid w:val="005E62BE"/>
    <w:rsid w:val="005F0658"/>
    <w:rsid w:val="005F06B9"/>
    <w:rsid w:val="005F168D"/>
    <w:rsid w:val="00600748"/>
    <w:rsid w:val="006177DB"/>
    <w:rsid w:val="00622DF5"/>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33B37"/>
    <w:rsid w:val="00741D5D"/>
    <w:rsid w:val="007552E1"/>
    <w:rsid w:val="00755916"/>
    <w:rsid w:val="00762D27"/>
    <w:rsid w:val="0076557A"/>
    <w:rsid w:val="00766278"/>
    <w:rsid w:val="00770B1A"/>
    <w:rsid w:val="007712FD"/>
    <w:rsid w:val="00771D32"/>
    <w:rsid w:val="0077343E"/>
    <w:rsid w:val="00775A61"/>
    <w:rsid w:val="00781308"/>
    <w:rsid w:val="00783C8D"/>
    <w:rsid w:val="00784903"/>
    <w:rsid w:val="007850F8"/>
    <w:rsid w:val="00792BB0"/>
    <w:rsid w:val="00797874"/>
    <w:rsid w:val="007A0FCE"/>
    <w:rsid w:val="007A11AB"/>
    <w:rsid w:val="007C114F"/>
    <w:rsid w:val="007C2A70"/>
    <w:rsid w:val="007C5659"/>
    <w:rsid w:val="007C7AC9"/>
    <w:rsid w:val="007D4542"/>
    <w:rsid w:val="007D748C"/>
    <w:rsid w:val="007E3733"/>
    <w:rsid w:val="007E6181"/>
    <w:rsid w:val="007F0771"/>
    <w:rsid w:val="007F0BDC"/>
    <w:rsid w:val="007F0D60"/>
    <w:rsid w:val="007F2E06"/>
    <w:rsid w:val="007F7134"/>
    <w:rsid w:val="00803F08"/>
    <w:rsid w:val="00812821"/>
    <w:rsid w:val="00816A18"/>
    <w:rsid w:val="00817B03"/>
    <w:rsid w:val="00821A0C"/>
    <w:rsid w:val="00821E9C"/>
    <w:rsid w:val="0082342B"/>
    <w:rsid w:val="0083426E"/>
    <w:rsid w:val="00834D7C"/>
    <w:rsid w:val="0083619F"/>
    <w:rsid w:val="00843587"/>
    <w:rsid w:val="00846EE8"/>
    <w:rsid w:val="00852139"/>
    <w:rsid w:val="008631A7"/>
    <w:rsid w:val="008643EC"/>
    <w:rsid w:val="00865A4E"/>
    <w:rsid w:val="008677F9"/>
    <w:rsid w:val="008950BB"/>
    <w:rsid w:val="0089789A"/>
    <w:rsid w:val="008A17B0"/>
    <w:rsid w:val="008A289A"/>
    <w:rsid w:val="008B478A"/>
    <w:rsid w:val="008B757E"/>
    <w:rsid w:val="008C0198"/>
    <w:rsid w:val="008C52CC"/>
    <w:rsid w:val="008C52CF"/>
    <w:rsid w:val="008D261F"/>
    <w:rsid w:val="008D576A"/>
    <w:rsid w:val="008E1C4B"/>
    <w:rsid w:val="008F2F0A"/>
    <w:rsid w:val="008F33C4"/>
    <w:rsid w:val="008F3BF1"/>
    <w:rsid w:val="008F708C"/>
    <w:rsid w:val="00900240"/>
    <w:rsid w:val="00910366"/>
    <w:rsid w:val="0092044E"/>
    <w:rsid w:val="00923F88"/>
    <w:rsid w:val="0092406A"/>
    <w:rsid w:val="00925AA4"/>
    <w:rsid w:val="00926770"/>
    <w:rsid w:val="009303C7"/>
    <w:rsid w:val="00932DD4"/>
    <w:rsid w:val="00933DA7"/>
    <w:rsid w:val="00937D51"/>
    <w:rsid w:val="009430FB"/>
    <w:rsid w:val="0094417B"/>
    <w:rsid w:val="009535CB"/>
    <w:rsid w:val="009569D5"/>
    <w:rsid w:val="00963025"/>
    <w:rsid w:val="009710CF"/>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2DBB"/>
    <w:rsid w:val="00A440AA"/>
    <w:rsid w:val="00A52FAF"/>
    <w:rsid w:val="00A56274"/>
    <w:rsid w:val="00A6051F"/>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2744D"/>
    <w:rsid w:val="00B34011"/>
    <w:rsid w:val="00B359D4"/>
    <w:rsid w:val="00B36407"/>
    <w:rsid w:val="00B404F7"/>
    <w:rsid w:val="00B40CB0"/>
    <w:rsid w:val="00B413D4"/>
    <w:rsid w:val="00B47B9F"/>
    <w:rsid w:val="00B50B55"/>
    <w:rsid w:val="00B5250B"/>
    <w:rsid w:val="00B6110D"/>
    <w:rsid w:val="00B6263C"/>
    <w:rsid w:val="00B660D9"/>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360C6"/>
    <w:rsid w:val="00C428B5"/>
    <w:rsid w:val="00C428F9"/>
    <w:rsid w:val="00C43E23"/>
    <w:rsid w:val="00C444DF"/>
    <w:rsid w:val="00C44959"/>
    <w:rsid w:val="00C47541"/>
    <w:rsid w:val="00C515BA"/>
    <w:rsid w:val="00C54D7C"/>
    <w:rsid w:val="00C556F2"/>
    <w:rsid w:val="00C570CC"/>
    <w:rsid w:val="00C60972"/>
    <w:rsid w:val="00C61F9A"/>
    <w:rsid w:val="00C629D4"/>
    <w:rsid w:val="00C659A0"/>
    <w:rsid w:val="00C679D2"/>
    <w:rsid w:val="00C743F6"/>
    <w:rsid w:val="00C77217"/>
    <w:rsid w:val="00C822DD"/>
    <w:rsid w:val="00C840A2"/>
    <w:rsid w:val="00C90548"/>
    <w:rsid w:val="00C915D8"/>
    <w:rsid w:val="00C92968"/>
    <w:rsid w:val="00C942C4"/>
    <w:rsid w:val="00CA1BB8"/>
    <w:rsid w:val="00CA24A3"/>
    <w:rsid w:val="00CA24CA"/>
    <w:rsid w:val="00CA2D5D"/>
    <w:rsid w:val="00CB0BAC"/>
    <w:rsid w:val="00CB0C0D"/>
    <w:rsid w:val="00CB4678"/>
    <w:rsid w:val="00CE607C"/>
    <w:rsid w:val="00CE692A"/>
    <w:rsid w:val="00CE7A1F"/>
    <w:rsid w:val="00CF38D9"/>
    <w:rsid w:val="00D0127C"/>
    <w:rsid w:val="00D100DF"/>
    <w:rsid w:val="00D129AE"/>
    <w:rsid w:val="00D1373A"/>
    <w:rsid w:val="00D14B10"/>
    <w:rsid w:val="00D15875"/>
    <w:rsid w:val="00D1701D"/>
    <w:rsid w:val="00D242ED"/>
    <w:rsid w:val="00D25310"/>
    <w:rsid w:val="00D25343"/>
    <w:rsid w:val="00D265A0"/>
    <w:rsid w:val="00D30063"/>
    <w:rsid w:val="00D415BF"/>
    <w:rsid w:val="00D451B4"/>
    <w:rsid w:val="00D47CD1"/>
    <w:rsid w:val="00D54435"/>
    <w:rsid w:val="00D54E86"/>
    <w:rsid w:val="00D608CE"/>
    <w:rsid w:val="00D73E3F"/>
    <w:rsid w:val="00D7503C"/>
    <w:rsid w:val="00D816B5"/>
    <w:rsid w:val="00D84719"/>
    <w:rsid w:val="00D8675A"/>
    <w:rsid w:val="00D95E16"/>
    <w:rsid w:val="00DA105C"/>
    <w:rsid w:val="00DA10DC"/>
    <w:rsid w:val="00DB388E"/>
    <w:rsid w:val="00DB5A4F"/>
    <w:rsid w:val="00DB5DE8"/>
    <w:rsid w:val="00DC0B4E"/>
    <w:rsid w:val="00DC64C3"/>
    <w:rsid w:val="00DD562F"/>
    <w:rsid w:val="00DE486A"/>
    <w:rsid w:val="00DE5BCC"/>
    <w:rsid w:val="00DE7DBF"/>
    <w:rsid w:val="00DF048D"/>
    <w:rsid w:val="00E10746"/>
    <w:rsid w:val="00E1196B"/>
    <w:rsid w:val="00E14829"/>
    <w:rsid w:val="00E17311"/>
    <w:rsid w:val="00E21545"/>
    <w:rsid w:val="00E35245"/>
    <w:rsid w:val="00E352CD"/>
    <w:rsid w:val="00E377FF"/>
    <w:rsid w:val="00E43C2C"/>
    <w:rsid w:val="00E45D3D"/>
    <w:rsid w:val="00E51BC2"/>
    <w:rsid w:val="00E51F73"/>
    <w:rsid w:val="00E57B8C"/>
    <w:rsid w:val="00E60CF4"/>
    <w:rsid w:val="00E666A7"/>
    <w:rsid w:val="00E70875"/>
    <w:rsid w:val="00E8108B"/>
    <w:rsid w:val="00E829CA"/>
    <w:rsid w:val="00EA28BC"/>
    <w:rsid w:val="00EA4A0C"/>
    <w:rsid w:val="00EB03C5"/>
    <w:rsid w:val="00EB174F"/>
    <w:rsid w:val="00EC0DAE"/>
    <w:rsid w:val="00EC1A0B"/>
    <w:rsid w:val="00ED5FED"/>
    <w:rsid w:val="00ED609C"/>
    <w:rsid w:val="00EE5BE5"/>
    <w:rsid w:val="00EF7192"/>
    <w:rsid w:val="00F02B83"/>
    <w:rsid w:val="00F0421F"/>
    <w:rsid w:val="00F0700B"/>
    <w:rsid w:val="00F12469"/>
    <w:rsid w:val="00F12879"/>
    <w:rsid w:val="00F13F40"/>
    <w:rsid w:val="00F1431D"/>
    <w:rsid w:val="00F15AA5"/>
    <w:rsid w:val="00F17122"/>
    <w:rsid w:val="00F20D29"/>
    <w:rsid w:val="00F236E2"/>
    <w:rsid w:val="00F23B69"/>
    <w:rsid w:val="00F24206"/>
    <w:rsid w:val="00F245E9"/>
    <w:rsid w:val="00F31523"/>
    <w:rsid w:val="00F317A7"/>
    <w:rsid w:val="00F3547A"/>
    <w:rsid w:val="00F36954"/>
    <w:rsid w:val="00F41CB1"/>
    <w:rsid w:val="00F44A77"/>
    <w:rsid w:val="00F44E23"/>
    <w:rsid w:val="00F45176"/>
    <w:rsid w:val="00F500D2"/>
    <w:rsid w:val="00F54E70"/>
    <w:rsid w:val="00F66957"/>
    <w:rsid w:val="00F6753A"/>
    <w:rsid w:val="00F70E6A"/>
    <w:rsid w:val="00F73FD3"/>
    <w:rsid w:val="00F76591"/>
    <w:rsid w:val="00F77CAD"/>
    <w:rsid w:val="00F80CE4"/>
    <w:rsid w:val="00F819BC"/>
    <w:rsid w:val="00F820A2"/>
    <w:rsid w:val="00F8305B"/>
    <w:rsid w:val="00F9589D"/>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fontTable" Target="fontTable.xml"/><Relationship Id="rId10" Type="http://schemas.openxmlformats.org/officeDocument/2006/relationships/hyperlink" Target="https://CRAN.R-project.org/package=MuMIn" TargetMode="Externa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png"/><Relationship Id="rId27"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B2C41-84D1-40C4-B15A-FF8C7F4DF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41</Pages>
  <Words>20130</Words>
  <Characters>114741</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5</cp:revision>
  <dcterms:created xsi:type="dcterms:W3CDTF">2020-01-28T16:26:00Z</dcterms:created>
  <dcterms:modified xsi:type="dcterms:W3CDTF">2020-01-3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